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2834217"/>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2834218"/>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77777777" w:rsidR="00E0203B" w:rsidRDefault="00E0203B" w:rsidP="004073D7">
      <w:pPr>
        <w:pStyle w:val="Default"/>
        <w:spacing w:line="360" w:lineRule="auto"/>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0FC0E594" w:rsidR="00E0203B" w:rsidRDefault="00E0203B" w:rsidP="002E50FF">
      <w:pPr>
        <w:pStyle w:val="Default"/>
        <w:tabs>
          <w:tab w:val="left" w:pos="2268"/>
          <w:tab w:val="left" w:pos="5670"/>
        </w:tabs>
        <w:spacing w:after="200" w:line="360" w:lineRule="auto"/>
      </w:pPr>
      <w:r>
        <w:t>Pembimbing</w:t>
      </w:r>
      <w:r w:rsidR="002E50FF">
        <w:tab/>
      </w:r>
      <w:r>
        <w:t>: M</w:t>
      </w:r>
      <w:r w:rsidR="002E50FF">
        <w:t>.</w:t>
      </w:r>
      <w:r>
        <w:t xml:space="preserve"> Bahrul Ulum, S.Kom, M.Kom</w:t>
      </w:r>
      <w:r>
        <w:tab/>
      </w:r>
      <w:r w:rsidR="002E50FF">
        <w:tab/>
        <w:t xml:space="preserve"> (</w:t>
      </w:r>
      <w:r w:rsidR="002E50FF">
        <w:tab/>
      </w:r>
      <w:r w:rsidR="002E50FF">
        <w:tab/>
        <w:t>)</w:t>
      </w:r>
    </w:p>
    <w:p w14:paraId="3AA087D8" w14:textId="044CEB2E" w:rsidR="00E0203B" w:rsidRDefault="00E0203B" w:rsidP="002E50FF">
      <w:pPr>
        <w:pStyle w:val="Default"/>
        <w:tabs>
          <w:tab w:val="left" w:pos="2268"/>
          <w:tab w:val="left" w:pos="5812"/>
        </w:tabs>
        <w:spacing w:after="200" w:line="360" w:lineRule="auto"/>
      </w:pPr>
      <w:r>
        <w:t>Penguji I</w:t>
      </w:r>
      <w:r>
        <w:tab/>
        <w:t>: ....nama...</w:t>
      </w:r>
      <w:r>
        <w:tab/>
        <w:t>(</w:t>
      </w:r>
      <w:r w:rsidR="002E50FF">
        <w:tab/>
      </w:r>
      <w:r w:rsidR="002E50FF">
        <w:tab/>
      </w:r>
      <w:r>
        <w:t>)</w:t>
      </w:r>
    </w:p>
    <w:p w14:paraId="3B88379F" w14:textId="598322C5" w:rsidR="00E0203B" w:rsidRDefault="00E0203B" w:rsidP="002E50FF">
      <w:pPr>
        <w:pStyle w:val="Default"/>
        <w:tabs>
          <w:tab w:val="left" w:pos="2268"/>
          <w:tab w:val="left" w:pos="5670"/>
        </w:tabs>
        <w:spacing w:after="200" w:line="360" w:lineRule="auto"/>
      </w:pPr>
      <w:r>
        <w:t>Penguji II</w:t>
      </w:r>
      <w:r>
        <w:tab/>
        <w:t>: ....nama...</w:t>
      </w:r>
      <w:r>
        <w:tab/>
      </w:r>
      <w:r w:rsidR="002E50FF">
        <w:t xml:space="preserve">   </w:t>
      </w:r>
      <w:r>
        <w:t>(</w:t>
      </w:r>
      <w:r w:rsidR="002E50FF">
        <w:tab/>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77777777" w:rsidR="00E0203B" w:rsidRDefault="00E0203B" w:rsidP="002E50FF">
      <w:pPr>
        <w:pStyle w:val="Default"/>
        <w:tabs>
          <w:tab w:val="left" w:pos="2268"/>
          <w:tab w:val="left" w:pos="5670"/>
        </w:tabs>
        <w:spacing w:after="200" w:line="360" w:lineRule="auto"/>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2834219"/>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1E995639" w14:textId="77777777" w:rsidR="00E0203B" w:rsidRDefault="00E0203B" w:rsidP="00600795">
      <w:pPr>
        <w:spacing w:line="240" w:lineRule="auto"/>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14:paraId="7B8D9BE0" w14:textId="77777777"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77777777"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2834220"/>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1845D0AC" w:rsidR="00E0203B" w:rsidRPr="00AF3C4B" w:rsidRDefault="007C0946" w:rsidP="004073D7">
      <w:pPr>
        <w:pStyle w:val="ListParagraph"/>
        <w:numPr>
          <w:ilvl w:val="0"/>
          <w:numId w:val="12"/>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il dan selalu memberikan motivasi yang luar biasa</w:t>
      </w:r>
      <w:r w:rsidR="00E0203B" w:rsidRPr="002F6049">
        <w:rPr>
          <w:rFonts w:cs="Times New Roman"/>
          <w:szCs w:val="24"/>
          <w:lang w:eastAsia="id-ID"/>
        </w:rPr>
        <w:t>.</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77777777"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 seperjuangan</w:t>
      </w:r>
      <w:r>
        <w:rPr>
          <w:rFonts w:cs="Times New Roman"/>
          <w:szCs w:val="24"/>
          <w:lang w:eastAsia="id-ID"/>
        </w:rPr>
        <w:t xml:space="preserve"> terutama Ananda Dwi Rizkyta, Shefia Anggraeni, dan Bonifasius Dandy Krisnanda</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77777777" w:rsidR="00E0203B" w:rsidRDefault="00E0203B" w:rsidP="004073D7">
      <w:pPr>
        <w:spacing w:line="360" w:lineRule="auto"/>
        <w:ind w:left="5954"/>
        <w:rPr>
          <w:rFonts w:cs="Times New Roman"/>
          <w:szCs w:val="24"/>
          <w:lang w:eastAsia="id-ID"/>
        </w:rPr>
      </w:pPr>
      <w:r w:rsidRPr="00AF3C4B">
        <w:rPr>
          <w:rFonts w:cs="Times New Roman"/>
          <w:szCs w:val="24"/>
          <w:lang w:eastAsia="id-ID"/>
        </w:rPr>
        <w:t>(2020-0801-090)</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2834221"/>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073EF37E" w14:textId="77777777" w:rsidR="00E0203B" w:rsidRDefault="00E0203B" w:rsidP="004073D7">
      <w:pPr>
        <w:tabs>
          <w:tab w:val="left" w:pos="1701"/>
        </w:tabs>
        <w:spacing w:after="0" w:line="360" w:lineRule="auto"/>
        <w:jc w:val="left"/>
        <w:rPr>
          <w:rFonts w:cs="Times New Roman"/>
          <w:szCs w:val="24"/>
        </w:rPr>
      </w:pPr>
      <w:r>
        <w:rPr>
          <w:rFonts w:cs="Times New Roman"/>
          <w:szCs w:val="24"/>
        </w:rPr>
        <w:t>Judul</w:t>
      </w:r>
      <w:r>
        <w:rPr>
          <w:rFonts w:cs="Times New Roman"/>
          <w:szCs w:val="24"/>
        </w:rPr>
        <w:tab/>
        <w:t>:</w:t>
      </w:r>
    </w:p>
    <w:p w14:paraId="150FDEBA" w14:textId="77777777"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t>:</w:t>
      </w:r>
    </w:p>
    <w:p w14:paraId="1CE030A8" w14:textId="77777777"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t>:</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 .............. .............. .............. .............. .............. .............. .............. </w:t>
      </w:r>
      <w:r>
        <w:rPr>
          <w:rFonts w:cs="Times New Roman"/>
          <w:szCs w:val="24"/>
        </w:rPr>
        <w:lastRenderedPageBreak/>
        <w:t>..............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2834222"/>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4B6FE54C" w14:textId="748013C1" w:rsidR="007C0946" w:rsidRDefault="00E0203B">
      <w:pPr>
        <w:pStyle w:val="TOC1"/>
        <w:rPr>
          <w:rFonts w:asciiTheme="minorHAnsi" w:eastAsiaTheme="minorEastAsia" w:hAnsiTheme="minorHAnsi"/>
          <w:noProof/>
          <w:color w:val="auto"/>
          <w:kern w:val="2"/>
          <w:sz w:val="22"/>
          <w:lang w:val="en-ID" w:eastAsia="en-ID"/>
          <w14:ligatures w14:val="standardContextual"/>
        </w:rPr>
      </w:pPr>
      <w:r>
        <w:fldChar w:fldCharType="begin"/>
      </w:r>
      <w:r w:rsidRPr="00A55E0F">
        <w:instrText xml:space="preserve"> TOC  \* MERGEFORMAT </w:instrText>
      </w:r>
      <w:r>
        <w:fldChar w:fldCharType="separate"/>
      </w:r>
      <w:r w:rsidR="007C0946" w:rsidRPr="00D94DA4">
        <w:rPr>
          <w:rFonts w:cs="Times New Roman"/>
          <w:noProof/>
        </w:rPr>
        <w:t>HALAMAN PERNYATAAN KEASLIAN</w:t>
      </w:r>
      <w:r w:rsidR="007C0946">
        <w:rPr>
          <w:noProof/>
        </w:rPr>
        <w:tab/>
      </w:r>
      <w:r w:rsidR="007C0946">
        <w:rPr>
          <w:noProof/>
        </w:rPr>
        <w:fldChar w:fldCharType="begin"/>
      </w:r>
      <w:r w:rsidR="007C0946">
        <w:rPr>
          <w:noProof/>
        </w:rPr>
        <w:instrText xml:space="preserve"> PAGEREF _Toc182834217 \h </w:instrText>
      </w:r>
      <w:r w:rsidR="007C0946">
        <w:rPr>
          <w:noProof/>
        </w:rPr>
      </w:r>
      <w:r w:rsidR="007C0946">
        <w:rPr>
          <w:noProof/>
        </w:rPr>
        <w:fldChar w:fldCharType="separate"/>
      </w:r>
      <w:r w:rsidR="007C0946">
        <w:rPr>
          <w:noProof/>
        </w:rPr>
        <w:t>ii</w:t>
      </w:r>
      <w:r w:rsidR="007C0946">
        <w:rPr>
          <w:noProof/>
        </w:rPr>
        <w:fldChar w:fldCharType="end"/>
      </w:r>
    </w:p>
    <w:p w14:paraId="1EBC659C" w14:textId="3AD57A9F"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HALAMAN PENGESAHAN TUGAS AKHIR</w:t>
      </w:r>
      <w:r>
        <w:rPr>
          <w:noProof/>
        </w:rPr>
        <w:tab/>
      </w:r>
      <w:r>
        <w:rPr>
          <w:noProof/>
        </w:rPr>
        <w:fldChar w:fldCharType="begin"/>
      </w:r>
      <w:r>
        <w:rPr>
          <w:noProof/>
        </w:rPr>
        <w:instrText xml:space="preserve"> PAGEREF _Toc182834218 \h </w:instrText>
      </w:r>
      <w:r>
        <w:rPr>
          <w:noProof/>
        </w:rPr>
      </w:r>
      <w:r>
        <w:rPr>
          <w:noProof/>
        </w:rPr>
        <w:fldChar w:fldCharType="separate"/>
      </w:r>
      <w:r>
        <w:rPr>
          <w:noProof/>
        </w:rPr>
        <w:t>iii</w:t>
      </w:r>
      <w:r>
        <w:rPr>
          <w:noProof/>
        </w:rPr>
        <w:fldChar w:fldCharType="end"/>
      </w:r>
    </w:p>
    <w:p w14:paraId="3C92D2B6" w14:textId="2B7358AE"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HALAMAN PERSETUJUAN PUBLIKASI KARYA ILMIAH</w:t>
      </w:r>
      <w:r>
        <w:rPr>
          <w:noProof/>
        </w:rPr>
        <w:tab/>
      </w:r>
      <w:r>
        <w:rPr>
          <w:noProof/>
        </w:rPr>
        <w:fldChar w:fldCharType="begin"/>
      </w:r>
      <w:r>
        <w:rPr>
          <w:noProof/>
        </w:rPr>
        <w:instrText xml:space="preserve"> PAGEREF _Toc182834219 \h </w:instrText>
      </w:r>
      <w:r>
        <w:rPr>
          <w:noProof/>
        </w:rPr>
      </w:r>
      <w:r>
        <w:rPr>
          <w:noProof/>
        </w:rPr>
        <w:fldChar w:fldCharType="separate"/>
      </w:r>
      <w:r>
        <w:rPr>
          <w:noProof/>
        </w:rPr>
        <w:t>iv</w:t>
      </w:r>
      <w:r>
        <w:rPr>
          <w:noProof/>
        </w:rPr>
        <w:fldChar w:fldCharType="end"/>
      </w:r>
    </w:p>
    <w:p w14:paraId="67AA5D11" w14:textId="62D8F17B"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KATA PENGANTAR</w:t>
      </w:r>
      <w:r>
        <w:rPr>
          <w:noProof/>
        </w:rPr>
        <w:tab/>
      </w:r>
      <w:r>
        <w:rPr>
          <w:noProof/>
        </w:rPr>
        <w:fldChar w:fldCharType="begin"/>
      </w:r>
      <w:r>
        <w:rPr>
          <w:noProof/>
        </w:rPr>
        <w:instrText xml:space="preserve"> PAGEREF _Toc182834220 \h </w:instrText>
      </w:r>
      <w:r>
        <w:rPr>
          <w:noProof/>
        </w:rPr>
      </w:r>
      <w:r>
        <w:rPr>
          <w:noProof/>
        </w:rPr>
        <w:fldChar w:fldCharType="separate"/>
      </w:r>
      <w:r>
        <w:rPr>
          <w:noProof/>
        </w:rPr>
        <w:t>vi</w:t>
      </w:r>
      <w:r>
        <w:rPr>
          <w:noProof/>
        </w:rPr>
        <w:fldChar w:fldCharType="end"/>
      </w:r>
    </w:p>
    <w:p w14:paraId="0DC143EC" w14:textId="029A5683"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ABSTRAK</w:t>
      </w:r>
      <w:r>
        <w:rPr>
          <w:noProof/>
        </w:rPr>
        <w:tab/>
      </w:r>
      <w:r>
        <w:rPr>
          <w:noProof/>
        </w:rPr>
        <w:fldChar w:fldCharType="begin"/>
      </w:r>
      <w:r>
        <w:rPr>
          <w:noProof/>
        </w:rPr>
        <w:instrText xml:space="preserve"> PAGEREF _Toc182834221 \h </w:instrText>
      </w:r>
      <w:r>
        <w:rPr>
          <w:noProof/>
        </w:rPr>
      </w:r>
      <w:r>
        <w:rPr>
          <w:noProof/>
        </w:rPr>
        <w:fldChar w:fldCharType="separate"/>
      </w:r>
      <w:r>
        <w:rPr>
          <w:noProof/>
        </w:rPr>
        <w:t>viii</w:t>
      </w:r>
      <w:r>
        <w:rPr>
          <w:noProof/>
        </w:rPr>
        <w:fldChar w:fldCharType="end"/>
      </w:r>
    </w:p>
    <w:p w14:paraId="4A577A0B" w14:textId="5DD37734"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DAFTAR ISI</w:t>
      </w:r>
      <w:r>
        <w:rPr>
          <w:noProof/>
        </w:rPr>
        <w:tab/>
      </w:r>
      <w:r>
        <w:rPr>
          <w:noProof/>
        </w:rPr>
        <w:fldChar w:fldCharType="begin"/>
      </w:r>
      <w:r>
        <w:rPr>
          <w:noProof/>
        </w:rPr>
        <w:instrText xml:space="preserve"> PAGEREF _Toc182834222 \h </w:instrText>
      </w:r>
      <w:r>
        <w:rPr>
          <w:noProof/>
        </w:rPr>
      </w:r>
      <w:r>
        <w:rPr>
          <w:noProof/>
        </w:rPr>
        <w:fldChar w:fldCharType="separate"/>
      </w:r>
      <w:r>
        <w:rPr>
          <w:noProof/>
        </w:rPr>
        <w:t>x</w:t>
      </w:r>
      <w:r>
        <w:rPr>
          <w:noProof/>
        </w:rPr>
        <w:fldChar w:fldCharType="end"/>
      </w:r>
    </w:p>
    <w:p w14:paraId="18F1D283" w14:textId="7F9EB1D2"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DAFTAR TABEL</w:t>
      </w:r>
      <w:r>
        <w:rPr>
          <w:noProof/>
        </w:rPr>
        <w:tab/>
      </w:r>
      <w:r>
        <w:rPr>
          <w:noProof/>
        </w:rPr>
        <w:fldChar w:fldCharType="begin"/>
      </w:r>
      <w:r>
        <w:rPr>
          <w:noProof/>
        </w:rPr>
        <w:instrText xml:space="preserve"> PAGEREF _Toc182834223 \h </w:instrText>
      </w:r>
      <w:r>
        <w:rPr>
          <w:noProof/>
        </w:rPr>
      </w:r>
      <w:r>
        <w:rPr>
          <w:noProof/>
        </w:rPr>
        <w:fldChar w:fldCharType="separate"/>
      </w:r>
      <w:r>
        <w:rPr>
          <w:noProof/>
        </w:rPr>
        <w:t>xii</w:t>
      </w:r>
      <w:r>
        <w:rPr>
          <w:noProof/>
        </w:rPr>
        <w:fldChar w:fldCharType="end"/>
      </w:r>
    </w:p>
    <w:p w14:paraId="1025AF41" w14:textId="28E3622A"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noProof/>
          <w:lang w:val="en-GB"/>
        </w:rPr>
        <w:t>DAFTAR GAMBAR</w:t>
      </w:r>
      <w:r>
        <w:rPr>
          <w:noProof/>
        </w:rPr>
        <w:tab/>
      </w:r>
      <w:r>
        <w:rPr>
          <w:noProof/>
        </w:rPr>
        <w:fldChar w:fldCharType="begin"/>
      </w:r>
      <w:r>
        <w:rPr>
          <w:noProof/>
        </w:rPr>
        <w:instrText xml:space="preserve"> PAGEREF _Toc182834224 \h </w:instrText>
      </w:r>
      <w:r>
        <w:rPr>
          <w:noProof/>
        </w:rPr>
      </w:r>
      <w:r>
        <w:rPr>
          <w:noProof/>
        </w:rPr>
        <w:fldChar w:fldCharType="separate"/>
      </w:r>
      <w:r>
        <w:rPr>
          <w:noProof/>
        </w:rPr>
        <w:t>xiii</w:t>
      </w:r>
      <w:r>
        <w:rPr>
          <w:noProof/>
        </w:rPr>
        <w:fldChar w:fldCharType="end"/>
      </w:r>
    </w:p>
    <w:p w14:paraId="10C104EB" w14:textId="5D19B8BF"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DAFTAR SIMBOL</w:t>
      </w:r>
      <w:r>
        <w:rPr>
          <w:noProof/>
        </w:rPr>
        <w:tab/>
      </w:r>
      <w:r>
        <w:rPr>
          <w:noProof/>
        </w:rPr>
        <w:fldChar w:fldCharType="begin"/>
      </w:r>
      <w:r>
        <w:rPr>
          <w:noProof/>
        </w:rPr>
        <w:instrText xml:space="preserve"> PAGEREF _Toc182834225 \h </w:instrText>
      </w:r>
      <w:r>
        <w:rPr>
          <w:noProof/>
        </w:rPr>
      </w:r>
      <w:r>
        <w:rPr>
          <w:noProof/>
        </w:rPr>
        <w:fldChar w:fldCharType="separate"/>
      </w:r>
      <w:r>
        <w:rPr>
          <w:noProof/>
        </w:rPr>
        <w:t>xiv</w:t>
      </w:r>
      <w:r>
        <w:rPr>
          <w:noProof/>
        </w:rPr>
        <w:fldChar w:fldCharType="end"/>
      </w:r>
    </w:p>
    <w:p w14:paraId="57E6569B" w14:textId="0868F5A2"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BAB 1</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PENDAHULUAN</w:t>
      </w:r>
      <w:r>
        <w:rPr>
          <w:noProof/>
        </w:rPr>
        <w:tab/>
      </w:r>
      <w:r>
        <w:rPr>
          <w:noProof/>
        </w:rPr>
        <w:fldChar w:fldCharType="begin"/>
      </w:r>
      <w:r>
        <w:rPr>
          <w:noProof/>
        </w:rPr>
        <w:instrText xml:space="preserve"> PAGEREF _Toc182834226 \h </w:instrText>
      </w:r>
      <w:r>
        <w:rPr>
          <w:noProof/>
        </w:rPr>
      </w:r>
      <w:r>
        <w:rPr>
          <w:noProof/>
        </w:rPr>
        <w:fldChar w:fldCharType="separate"/>
      </w:r>
      <w:r>
        <w:rPr>
          <w:noProof/>
        </w:rPr>
        <w:t>15</w:t>
      </w:r>
      <w:r>
        <w:rPr>
          <w:noProof/>
        </w:rPr>
        <w:fldChar w:fldCharType="end"/>
      </w:r>
    </w:p>
    <w:p w14:paraId="3A954ABB" w14:textId="13179E14"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1.1</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Latar Belakang</w:t>
      </w:r>
      <w:r>
        <w:rPr>
          <w:noProof/>
        </w:rPr>
        <w:tab/>
      </w:r>
      <w:r>
        <w:rPr>
          <w:noProof/>
        </w:rPr>
        <w:fldChar w:fldCharType="begin"/>
      </w:r>
      <w:r>
        <w:rPr>
          <w:noProof/>
        </w:rPr>
        <w:instrText xml:space="preserve"> PAGEREF _Toc182834227 \h </w:instrText>
      </w:r>
      <w:r>
        <w:rPr>
          <w:noProof/>
        </w:rPr>
      </w:r>
      <w:r>
        <w:rPr>
          <w:noProof/>
        </w:rPr>
        <w:fldChar w:fldCharType="separate"/>
      </w:r>
      <w:r>
        <w:rPr>
          <w:noProof/>
        </w:rPr>
        <w:t>15</w:t>
      </w:r>
      <w:r>
        <w:rPr>
          <w:noProof/>
        </w:rPr>
        <w:fldChar w:fldCharType="end"/>
      </w:r>
    </w:p>
    <w:p w14:paraId="0C60BA49" w14:textId="5854B6B7"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1.2</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Identifikasi Masalah</w:t>
      </w:r>
      <w:r>
        <w:rPr>
          <w:noProof/>
        </w:rPr>
        <w:tab/>
      </w:r>
      <w:r>
        <w:rPr>
          <w:noProof/>
        </w:rPr>
        <w:fldChar w:fldCharType="begin"/>
      </w:r>
      <w:r>
        <w:rPr>
          <w:noProof/>
        </w:rPr>
        <w:instrText xml:space="preserve"> PAGEREF _Toc182834228 \h </w:instrText>
      </w:r>
      <w:r>
        <w:rPr>
          <w:noProof/>
        </w:rPr>
      </w:r>
      <w:r>
        <w:rPr>
          <w:noProof/>
        </w:rPr>
        <w:fldChar w:fldCharType="separate"/>
      </w:r>
      <w:r>
        <w:rPr>
          <w:noProof/>
        </w:rPr>
        <w:t>17</w:t>
      </w:r>
      <w:r>
        <w:rPr>
          <w:noProof/>
        </w:rPr>
        <w:fldChar w:fldCharType="end"/>
      </w:r>
    </w:p>
    <w:p w14:paraId="75D72788" w14:textId="51B6477D"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1.3</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Tujuan Tugas Akhir</w:t>
      </w:r>
      <w:r>
        <w:rPr>
          <w:noProof/>
        </w:rPr>
        <w:tab/>
      </w:r>
      <w:r>
        <w:rPr>
          <w:noProof/>
        </w:rPr>
        <w:fldChar w:fldCharType="begin"/>
      </w:r>
      <w:r>
        <w:rPr>
          <w:noProof/>
        </w:rPr>
        <w:instrText xml:space="preserve"> PAGEREF _Toc182834229 \h </w:instrText>
      </w:r>
      <w:r>
        <w:rPr>
          <w:noProof/>
        </w:rPr>
      </w:r>
      <w:r>
        <w:rPr>
          <w:noProof/>
        </w:rPr>
        <w:fldChar w:fldCharType="separate"/>
      </w:r>
      <w:r>
        <w:rPr>
          <w:noProof/>
        </w:rPr>
        <w:t>18</w:t>
      </w:r>
      <w:r>
        <w:rPr>
          <w:noProof/>
        </w:rPr>
        <w:fldChar w:fldCharType="end"/>
      </w:r>
    </w:p>
    <w:p w14:paraId="5A148244" w14:textId="16662741"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1.4</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Manfaat Tugas Akhir</w:t>
      </w:r>
      <w:r>
        <w:rPr>
          <w:noProof/>
        </w:rPr>
        <w:tab/>
      </w:r>
      <w:r>
        <w:rPr>
          <w:noProof/>
        </w:rPr>
        <w:fldChar w:fldCharType="begin"/>
      </w:r>
      <w:r>
        <w:rPr>
          <w:noProof/>
        </w:rPr>
        <w:instrText xml:space="preserve"> PAGEREF _Toc182834230 \h </w:instrText>
      </w:r>
      <w:r>
        <w:rPr>
          <w:noProof/>
        </w:rPr>
      </w:r>
      <w:r>
        <w:rPr>
          <w:noProof/>
        </w:rPr>
        <w:fldChar w:fldCharType="separate"/>
      </w:r>
      <w:r>
        <w:rPr>
          <w:noProof/>
        </w:rPr>
        <w:t>18</w:t>
      </w:r>
      <w:r>
        <w:rPr>
          <w:noProof/>
        </w:rPr>
        <w:fldChar w:fldCharType="end"/>
      </w:r>
    </w:p>
    <w:p w14:paraId="5FD66044" w14:textId="30F3E185"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1.5</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Lingkup Tugas Akhir</w:t>
      </w:r>
      <w:r>
        <w:rPr>
          <w:noProof/>
        </w:rPr>
        <w:tab/>
      </w:r>
      <w:r>
        <w:rPr>
          <w:noProof/>
        </w:rPr>
        <w:fldChar w:fldCharType="begin"/>
      </w:r>
      <w:r>
        <w:rPr>
          <w:noProof/>
        </w:rPr>
        <w:instrText xml:space="preserve"> PAGEREF _Toc182834231 \h </w:instrText>
      </w:r>
      <w:r>
        <w:rPr>
          <w:noProof/>
        </w:rPr>
      </w:r>
      <w:r>
        <w:rPr>
          <w:noProof/>
        </w:rPr>
        <w:fldChar w:fldCharType="separate"/>
      </w:r>
      <w:r>
        <w:rPr>
          <w:noProof/>
        </w:rPr>
        <w:t>19</w:t>
      </w:r>
      <w:r>
        <w:rPr>
          <w:noProof/>
        </w:rPr>
        <w:fldChar w:fldCharType="end"/>
      </w:r>
    </w:p>
    <w:p w14:paraId="3E37EA51" w14:textId="0D5EEE1F"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noProof/>
          <w:lang w:val="en-GB"/>
        </w:rPr>
        <w:t>1.6</w:t>
      </w:r>
      <w:r>
        <w:rPr>
          <w:rFonts w:asciiTheme="minorHAnsi" w:eastAsiaTheme="minorEastAsia" w:hAnsiTheme="minorHAnsi"/>
          <w:noProof/>
          <w:color w:val="auto"/>
          <w:kern w:val="2"/>
          <w:sz w:val="22"/>
          <w:lang w:val="en-ID" w:eastAsia="en-ID"/>
          <w14:ligatures w14:val="standardContextual"/>
        </w:rPr>
        <w:tab/>
      </w:r>
      <w:r w:rsidRPr="00D94DA4">
        <w:rPr>
          <w:noProof/>
          <w:lang w:val="en-GB"/>
        </w:rPr>
        <w:t>Kerangka Berpikir</w:t>
      </w:r>
      <w:r>
        <w:rPr>
          <w:noProof/>
        </w:rPr>
        <w:tab/>
      </w:r>
      <w:r>
        <w:rPr>
          <w:noProof/>
        </w:rPr>
        <w:fldChar w:fldCharType="begin"/>
      </w:r>
      <w:r>
        <w:rPr>
          <w:noProof/>
        </w:rPr>
        <w:instrText xml:space="preserve"> PAGEREF _Toc182834232 \h </w:instrText>
      </w:r>
      <w:r>
        <w:rPr>
          <w:noProof/>
        </w:rPr>
      </w:r>
      <w:r>
        <w:rPr>
          <w:noProof/>
        </w:rPr>
        <w:fldChar w:fldCharType="separate"/>
      </w:r>
      <w:r>
        <w:rPr>
          <w:noProof/>
        </w:rPr>
        <w:t>19</w:t>
      </w:r>
      <w:r>
        <w:rPr>
          <w:noProof/>
        </w:rPr>
        <w:fldChar w:fldCharType="end"/>
      </w:r>
    </w:p>
    <w:p w14:paraId="0225088F" w14:textId="06FF5B7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1.7</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Sistematika Penulisan Tugas Akhir</w:t>
      </w:r>
      <w:r>
        <w:rPr>
          <w:noProof/>
        </w:rPr>
        <w:tab/>
      </w:r>
      <w:r>
        <w:rPr>
          <w:noProof/>
        </w:rPr>
        <w:fldChar w:fldCharType="begin"/>
      </w:r>
      <w:r>
        <w:rPr>
          <w:noProof/>
        </w:rPr>
        <w:instrText xml:space="preserve"> PAGEREF _Toc182834233 \h </w:instrText>
      </w:r>
      <w:r>
        <w:rPr>
          <w:noProof/>
        </w:rPr>
      </w:r>
      <w:r>
        <w:rPr>
          <w:noProof/>
        </w:rPr>
        <w:fldChar w:fldCharType="separate"/>
      </w:r>
      <w:r>
        <w:rPr>
          <w:noProof/>
        </w:rPr>
        <w:t>20</w:t>
      </w:r>
      <w:r>
        <w:rPr>
          <w:noProof/>
        </w:rPr>
        <w:fldChar w:fldCharType="end"/>
      </w:r>
    </w:p>
    <w:p w14:paraId="61C61556" w14:textId="0C3D05B8"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BAB 2</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TINJAUAN PUSTAKA</w:t>
      </w:r>
      <w:r>
        <w:rPr>
          <w:noProof/>
        </w:rPr>
        <w:tab/>
      </w:r>
      <w:r>
        <w:rPr>
          <w:noProof/>
        </w:rPr>
        <w:fldChar w:fldCharType="begin"/>
      </w:r>
      <w:r>
        <w:rPr>
          <w:noProof/>
        </w:rPr>
        <w:instrText xml:space="preserve"> PAGEREF _Toc182834234 \h </w:instrText>
      </w:r>
      <w:r>
        <w:rPr>
          <w:noProof/>
        </w:rPr>
      </w:r>
      <w:r>
        <w:rPr>
          <w:noProof/>
        </w:rPr>
        <w:fldChar w:fldCharType="separate"/>
      </w:r>
      <w:r>
        <w:rPr>
          <w:noProof/>
        </w:rPr>
        <w:t>22</w:t>
      </w:r>
      <w:r>
        <w:rPr>
          <w:noProof/>
        </w:rPr>
        <w:fldChar w:fldCharType="end"/>
      </w:r>
    </w:p>
    <w:p w14:paraId="072D77B6" w14:textId="5E1F1F45"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1</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Penelitian Sebelumnya</w:t>
      </w:r>
      <w:r>
        <w:rPr>
          <w:noProof/>
        </w:rPr>
        <w:tab/>
      </w:r>
      <w:r>
        <w:rPr>
          <w:noProof/>
        </w:rPr>
        <w:fldChar w:fldCharType="begin"/>
      </w:r>
      <w:r>
        <w:rPr>
          <w:noProof/>
        </w:rPr>
        <w:instrText xml:space="preserve"> PAGEREF _Toc182834235 \h </w:instrText>
      </w:r>
      <w:r>
        <w:rPr>
          <w:noProof/>
        </w:rPr>
      </w:r>
      <w:r>
        <w:rPr>
          <w:noProof/>
        </w:rPr>
        <w:fldChar w:fldCharType="separate"/>
      </w:r>
      <w:r>
        <w:rPr>
          <w:noProof/>
        </w:rPr>
        <w:t>22</w:t>
      </w:r>
      <w:r>
        <w:rPr>
          <w:noProof/>
        </w:rPr>
        <w:fldChar w:fldCharType="end"/>
      </w:r>
    </w:p>
    <w:p w14:paraId="76564812" w14:textId="1DA31E14"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2</w:t>
      </w:r>
      <w:r>
        <w:rPr>
          <w:rFonts w:asciiTheme="minorHAnsi" w:eastAsiaTheme="minorEastAsia" w:hAnsiTheme="minorHAnsi"/>
          <w:noProof/>
          <w:color w:val="auto"/>
          <w:kern w:val="2"/>
          <w:sz w:val="22"/>
          <w:lang w:val="en-ID" w:eastAsia="en-ID"/>
          <w14:ligatures w14:val="standardContextual"/>
        </w:rPr>
        <w:tab/>
      </w:r>
      <w:r w:rsidRPr="00D94DA4">
        <w:rPr>
          <w:i/>
          <w:iCs/>
          <w:noProof/>
        </w:rPr>
        <w:t>Money Laundering</w:t>
      </w:r>
      <w:r>
        <w:rPr>
          <w:noProof/>
        </w:rPr>
        <w:tab/>
      </w:r>
      <w:r>
        <w:rPr>
          <w:noProof/>
        </w:rPr>
        <w:fldChar w:fldCharType="begin"/>
      </w:r>
      <w:r>
        <w:rPr>
          <w:noProof/>
        </w:rPr>
        <w:instrText xml:space="preserve"> PAGEREF _Toc182834236 \h </w:instrText>
      </w:r>
      <w:r>
        <w:rPr>
          <w:noProof/>
        </w:rPr>
      </w:r>
      <w:r>
        <w:rPr>
          <w:noProof/>
        </w:rPr>
        <w:fldChar w:fldCharType="separate"/>
      </w:r>
      <w:r>
        <w:rPr>
          <w:noProof/>
        </w:rPr>
        <w:t>27</w:t>
      </w:r>
      <w:r>
        <w:rPr>
          <w:noProof/>
        </w:rPr>
        <w:fldChar w:fldCharType="end"/>
      </w:r>
    </w:p>
    <w:p w14:paraId="6717DB44" w14:textId="653DB32C"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3</w:t>
      </w:r>
      <w:r>
        <w:rPr>
          <w:rFonts w:asciiTheme="minorHAnsi" w:eastAsiaTheme="minorEastAsia" w:hAnsiTheme="minorHAnsi"/>
          <w:noProof/>
          <w:color w:val="auto"/>
          <w:kern w:val="2"/>
          <w:sz w:val="22"/>
          <w:lang w:val="en-ID" w:eastAsia="en-ID"/>
          <w14:ligatures w14:val="standardContextual"/>
        </w:rPr>
        <w:tab/>
      </w:r>
      <w:r w:rsidRPr="00D94DA4">
        <w:rPr>
          <w:i/>
          <w:iCs/>
          <w:noProof/>
        </w:rPr>
        <w:t>Anti Money Laundering</w:t>
      </w:r>
      <w:r>
        <w:rPr>
          <w:noProof/>
        </w:rPr>
        <w:tab/>
      </w:r>
      <w:r>
        <w:rPr>
          <w:noProof/>
        </w:rPr>
        <w:fldChar w:fldCharType="begin"/>
      </w:r>
      <w:r>
        <w:rPr>
          <w:noProof/>
        </w:rPr>
        <w:instrText xml:space="preserve"> PAGEREF _Toc182834237 \h </w:instrText>
      </w:r>
      <w:r>
        <w:rPr>
          <w:noProof/>
        </w:rPr>
      </w:r>
      <w:r>
        <w:rPr>
          <w:noProof/>
        </w:rPr>
        <w:fldChar w:fldCharType="separate"/>
      </w:r>
      <w:r>
        <w:rPr>
          <w:noProof/>
        </w:rPr>
        <w:t>29</w:t>
      </w:r>
      <w:r>
        <w:rPr>
          <w:noProof/>
        </w:rPr>
        <w:fldChar w:fldCharType="end"/>
      </w:r>
    </w:p>
    <w:p w14:paraId="19439BF1" w14:textId="6807440E"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4</w:t>
      </w:r>
      <w:r>
        <w:rPr>
          <w:rFonts w:asciiTheme="minorHAnsi" w:eastAsiaTheme="minorEastAsia" w:hAnsiTheme="minorHAnsi"/>
          <w:noProof/>
          <w:color w:val="auto"/>
          <w:kern w:val="2"/>
          <w:sz w:val="22"/>
          <w:lang w:val="en-ID" w:eastAsia="en-ID"/>
          <w14:ligatures w14:val="standardContextual"/>
        </w:rPr>
        <w:tab/>
      </w:r>
      <w:r w:rsidRPr="00D94DA4">
        <w:rPr>
          <w:i/>
          <w:iCs/>
          <w:noProof/>
        </w:rPr>
        <w:t>Machine Learning</w:t>
      </w:r>
      <w:r>
        <w:rPr>
          <w:noProof/>
        </w:rPr>
        <w:tab/>
      </w:r>
      <w:r>
        <w:rPr>
          <w:noProof/>
        </w:rPr>
        <w:fldChar w:fldCharType="begin"/>
      </w:r>
      <w:r>
        <w:rPr>
          <w:noProof/>
        </w:rPr>
        <w:instrText xml:space="preserve"> PAGEREF _Toc182834238 \h </w:instrText>
      </w:r>
      <w:r>
        <w:rPr>
          <w:noProof/>
        </w:rPr>
      </w:r>
      <w:r>
        <w:rPr>
          <w:noProof/>
        </w:rPr>
        <w:fldChar w:fldCharType="separate"/>
      </w:r>
      <w:r>
        <w:rPr>
          <w:noProof/>
        </w:rPr>
        <w:t>33</w:t>
      </w:r>
      <w:r>
        <w:rPr>
          <w:noProof/>
        </w:rPr>
        <w:fldChar w:fldCharType="end"/>
      </w:r>
    </w:p>
    <w:p w14:paraId="51C23707" w14:textId="3E46E751"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5</w:t>
      </w:r>
      <w:r>
        <w:rPr>
          <w:rFonts w:asciiTheme="minorHAnsi" w:eastAsiaTheme="minorEastAsia" w:hAnsiTheme="minorHAnsi"/>
          <w:noProof/>
          <w:color w:val="auto"/>
          <w:kern w:val="2"/>
          <w:sz w:val="22"/>
          <w:lang w:val="en-ID" w:eastAsia="en-ID"/>
          <w14:ligatures w14:val="standardContextual"/>
        </w:rPr>
        <w:tab/>
      </w:r>
      <w:r w:rsidRPr="00D94DA4">
        <w:rPr>
          <w:i/>
          <w:iCs/>
          <w:noProof/>
        </w:rPr>
        <w:t>Fraud Detection</w:t>
      </w:r>
      <w:r>
        <w:rPr>
          <w:noProof/>
        </w:rPr>
        <w:tab/>
      </w:r>
      <w:r>
        <w:rPr>
          <w:noProof/>
        </w:rPr>
        <w:fldChar w:fldCharType="begin"/>
      </w:r>
      <w:r>
        <w:rPr>
          <w:noProof/>
        </w:rPr>
        <w:instrText xml:space="preserve"> PAGEREF _Toc182834239 \h </w:instrText>
      </w:r>
      <w:r>
        <w:rPr>
          <w:noProof/>
        </w:rPr>
      </w:r>
      <w:r>
        <w:rPr>
          <w:noProof/>
        </w:rPr>
        <w:fldChar w:fldCharType="separate"/>
      </w:r>
      <w:r>
        <w:rPr>
          <w:noProof/>
        </w:rPr>
        <w:t>34</w:t>
      </w:r>
      <w:r>
        <w:rPr>
          <w:noProof/>
        </w:rPr>
        <w:fldChar w:fldCharType="end"/>
      </w:r>
    </w:p>
    <w:p w14:paraId="22C5F684" w14:textId="4CB4E1D1"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6</w:t>
      </w:r>
      <w:r>
        <w:rPr>
          <w:rFonts w:asciiTheme="minorHAnsi" w:eastAsiaTheme="minorEastAsia" w:hAnsiTheme="minorHAnsi"/>
          <w:noProof/>
          <w:color w:val="auto"/>
          <w:kern w:val="2"/>
          <w:sz w:val="22"/>
          <w:lang w:val="en-ID" w:eastAsia="en-ID"/>
          <w14:ligatures w14:val="standardContextual"/>
        </w:rPr>
        <w:tab/>
      </w:r>
      <w:r>
        <w:rPr>
          <w:noProof/>
        </w:rPr>
        <w:t>Data Sintetis</w:t>
      </w:r>
      <w:r>
        <w:rPr>
          <w:noProof/>
        </w:rPr>
        <w:tab/>
      </w:r>
      <w:r>
        <w:rPr>
          <w:noProof/>
        </w:rPr>
        <w:fldChar w:fldCharType="begin"/>
      </w:r>
      <w:r>
        <w:rPr>
          <w:noProof/>
        </w:rPr>
        <w:instrText xml:space="preserve"> PAGEREF _Toc182834240 \h </w:instrText>
      </w:r>
      <w:r>
        <w:rPr>
          <w:noProof/>
        </w:rPr>
      </w:r>
      <w:r>
        <w:rPr>
          <w:noProof/>
        </w:rPr>
        <w:fldChar w:fldCharType="separate"/>
      </w:r>
      <w:r>
        <w:rPr>
          <w:noProof/>
        </w:rPr>
        <w:t>34</w:t>
      </w:r>
      <w:r>
        <w:rPr>
          <w:noProof/>
        </w:rPr>
        <w:fldChar w:fldCharType="end"/>
      </w:r>
    </w:p>
    <w:p w14:paraId="1F8ED9CE" w14:textId="24A70F89"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w:t>
      </w:r>
      <w:r>
        <w:rPr>
          <w:rFonts w:asciiTheme="minorHAnsi" w:eastAsiaTheme="minorEastAsia" w:hAnsiTheme="minorHAnsi"/>
          <w:noProof/>
          <w:color w:val="auto"/>
          <w:kern w:val="2"/>
          <w:sz w:val="22"/>
          <w:lang w:val="en-ID" w:eastAsia="en-ID"/>
          <w14:ligatures w14:val="standardContextual"/>
        </w:rPr>
        <w:tab/>
      </w:r>
      <w:r>
        <w:rPr>
          <w:noProof/>
        </w:rPr>
        <w:t xml:space="preserve">CRIPS-DM </w:t>
      </w:r>
      <w:r w:rsidRPr="00D94DA4">
        <w:rPr>
          <w:i/>
          <w:iCs/>
          <w:noProof/>
        </w:rPr>
        <w:t>(Cross-Industry Standard Process for Data Mining)</w:t>
      </w:r>
      <w:r>
        <w:rPr>
          <w:noProof/>
        </w:rPr>
        <w:tab/>
      </w:r>
      <w:r>
        <w:rPr>
          <w:noProof/>
        </w:rPr>
        <w:fldChar w:fldCharType="begin"/>
      </w:r>
      <w:r>
        <w:rPr>
          <w:noProof/>
        </w:rPr>
        <w:instrText xml:space="preserve"> PAGEREF _Toc182834241 \h </w:instrText>
      </w:r>
      <w:r>
        <w:rPr>
          <w:noProof/>
        </w:rPr>
      </w:r>
      <w:r>
        <w:rPr>
          <w:noProof/>
        </w:rPr>
        <w:fldChar w:fldCharType="separate"/>
      </w:r>
      <w:r>
        <w:rPr>
          <w:noProof/>
        </w:rPr>
        <w:t>35</w:t>
      </w:r>
      <w:r>
        <w:rPr>
          <w:noProof/>
        </w:rPr>
        <w:fldChar w:fldCharType="end"/>
      </w:r>
    </w:p>
    <w:p w14:paraId="464681FC" w14:textId="0A6C0224"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1</w:t>
      </w:r>
      <w:r>
        <w:rPr>
          <w:rFonts w:asciiTheme="minorHAnsi" w:eastAsiaTheme="minorEastAsia" w:hAnsiTheme="minorHAnsi"/>
          <w:noProof/>
          <w:color w:val="auto"/>
          <w:kern w:val="2"/>
          <w:sz w:val="22"/>
          <w:lang w:val="en-ID" w:eastAsia="en-ID"/>
          <w14:ligatures w14:val="standardContextual"/>
        </w:rPr>
        <w:tab/>
      </w:r>
      <w:r w:rsidRPr="00D94DA4">
        <w:rPr>
          <w:i/>
          <w:iCs/>
          <w:noProof/>
        </w:rPr>
        <w:t>Business Understanding</w:t>
      </w:r>
      <w:r>
        <w:rPr>
          <w:noProof/>
        </w:rPr>
        <w:tab/>
      </w:r>
      <w:r>
        <w:rPr>
          <w:noProof/>
        </w:rPr>
        <w:fldChar w:fldCharType="begin"/>
      </w:r>
      <w:r>
        <w:rPr>
          <w:noProof/>
        </w:rPr>
        <w:instrText xml:space="preserve"> PAGEREF _Toc182834242 \h </w:instrText>
      </w:r>
      <w:r>
        <w:rPr>
          <w:noProof/>
        </w:rPr>
      </w:r>
      <w:r>
        <w:rPr>
          <w:noProof/>
        </w:rPr>
        <w:fldChar w:fldCharType="separate"/>
      </w:r>
      <w:r>
        <w:rPr>
          <w:noProof/>
        </w:rPr>
        <w:t>36</w:t>
      </w:r>
      <w:r>
        <w:rPr>
          <w:noProof/>
        </w:rPr>
        <w:fldChar w:fldCharType="end"/>
      </w:r>
    </w:p>
    <w:p w14:paraId="19F58BB2" w14:textId="05B6254E"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2</w:t>
      </w:r>
      <w:r>
        <w:rPr>
          <w:rFonts w:asciiTheme="minorHAnsi" w:eastAsiaTheme="minorEastAsia" w:hAnsiTheme="minorHAnsi"/>
          <w:noProof/>
          <w:color w:val="auto"/>
          <w:kern w:val="2"/>
          <w:sz w:val="22"/>
          <w:lang w:val="en-ID" w:eastAsia="en-ID"/>
          <w14:ligatures w14:val="standardContextual"/>
        </w:rPr>
        <w:tab/>
      </w:r>
      <w:r w:rsidRPr="00D94DA4">
        <w:rPr>
          <w:i/>
          <w:iCs/>
          <w:noProof/>
        </w:rPr>
        <w:t>Data Understanding</w:t>
      </w:r>
      <w:r>
        <w:rPr>
          <w:noProof/>
        </w:rPr>
        <w:tab/>
      </w:r>
      <w:r>
        <w:rPr>
          <w:noProof/>
        </w:rPr>
        <w:fldChar w:fldCharType="begin"/>
      </w:r>
      <w:r>
        <w:rPr>
          <w:noProof/>
        </w:rPr>
        <w:instrText xml:space="preserve"> PAGEREF _Toc182834243 \h </w:instrText>
      </w:r>
      <w:r>
        <w:rPr>
          <w:noProof/>
        </w:rPr>
      </w:r>
      <w:r>
        <w:rPr>
          <w:noProof/>
        </w:rPr>
        <w:fldChar w:fldCharType="separate"/>
      </w:r>
      <w:r>
        <w:rPr>
          <w:noProof/>
        </w:rPr>
        <w:t>36</w:t>
      </w:r>
      <w:r>
        <w:rPr>
          <w:noProof/>
        </w:rPr>
        <w:fldChar w:fldCharType="end"/>
      </w:r>
    </w:p>
    <w:p w14:paraId="7BFCFBC2" w14:textId="13E7C346"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3</w:t>
      </w:r>
      <w:r>
        <w:rPr>
          <w:rFonts w:asciiTheme="minorHAnsi" w:eastAsiaTheme="minorEastAsia" w:hAnsiTheme="minorHAnsi"/>
          <w:noProof/>
          <w:color w:val="auto"/>
          <w:kern w:val="2"/>
          <w:sz w:val="22"/>
          <w:lang w:val="en-ID" w:eastAsia="en-ID"/>
          <w14:ligatures w14:val="standardContextual"/>
        </w:rPr>
        <w:tab/>
      </w:r>
      <w:r w:rsidRPr="00D94DA4">
        <w:rPr>
          <w:i/>
          <w:iCs/>
          <w:noProof/>
        </w:rPr>
        <w:t>Data Preparation atau Data Preprocessing</w:t>
      </w:r>
      <w:r>
        <w:rPr>
          <w:noProof/>
        </w:rPr>
        <w:tab/>
      </w:r>
      <w:r>
        <w:rPr>
          <w:noProof/>
        </w:rPr>
        <w:fldChar w:fldCharType="begin"/>
      </w:r>
      <w:r>
        <w:rPr>
          <w:noProof/>
        </w:rPr>
        <w:instrText xml:space="preserve"> PAGEREF _Toc182834244 \h </w:instrText>
      </w:r>
      <w:r>
        <w:rPr>
          <w:noProof/>
        </w:rPr>
      </w:r>
      <w:r>
        <w:rPr>
          <w:noProof/>
        </w:rPr>
        <w:fldChar w:fldCharType="separate"/>
      </w:r>
      <w:r>
        <w:rPr>
          <w:noProof/>
        </w:rPr>
        <w:t>36</w:t>
      </w:r>
      <w:r>
        <w:rPr>
          <w:noProof/>
        </w:rPr>
        <w:fldChar w:fldCharType="end"/>
      </w:r>
    </w:p>
    <w:p w14:paraId="33534859" w14:textId="3691F062"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4</w:t>
      </w:r>
      <w:r>
        <w:rPr>
          <w:rFonts w:asciiTheme="minorHAnsi" w:eastAsiaTheme="minorEastAsia" w:hAnsiTheme="minorHAnsi"/>
          <w:noProof/>
          <w:color w:val="auto"/>
          <w:kern w:val="2"/>
          <w:sz w:val="22"/>
          <w:lang w:val="en-ID" w:eastAsia="en-ID"/>
          <w14:ligatures w14:val="standardContextual"/>
        </w:rPr>
        <w:tab/>
      </w:r>
      <w:r w:rsidRPr="00D94DA4">
        <w:rPr>
          <w:i/>
          <w:iCs/>
          <w:noProof/>
        </w:rPr>
        <w:t>Data Modeling</w:t>
      </w:r>
      <w:r>
        <w:rPr>
          <w:noProof/>
        </w:rPr>
        <w:tab/>
      </w:r>
      <w:r>
        <w:rPr>
          <w:noProof/>
        </w:rPr>
        <w:fldChar w:fldCharType="begin"/>
      </w:r>
      <w:r>
        <w:rPr>
          <w:noProof/>
        </w:rPr>
        <w:instrText xml:space="preserve"> PAGEREF _Toc182834245 \h </w:instrText>
      </w:r>
      <w:r>
        <w:rPr>
          <w:noProof/>
        </w:rPr>
      </w:r>
      <w:r>
        <w:rPr>
          <w:noProof/>
        </w:rPr>
        <w:fldChar w:fldCharType="separate"/>
      </w:r>
      <w:r>
        <w:rPr>
          <w:noProof/>
        </w:rPr>
        <w:t>41</w:t>
      </w:r>
      <w:r>
        <w:rPr>
          <w:noProof/>
        </w:rPr>
        <w:fldChar w:fldCharType="end"/>
      </w:r>
    </w:p>
    <w:p w14:paraId="1D0B5660" w14:textId="2D986643"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lastRenderedPageBreak/>
        <w:t>2.7.5</w:t>
      </w:r>
      <w:r>
        <w:rPr>
          <w:rFonts w:asciiTheme="minorHAnsi" w:eastAsiaTheme="minorEastAsia" w:hAnsiTheme="minorHAnsi"/>
          <w:noProof/>
          <w:color w:val="auto"/>
          <w:kern w:val="2"/>
          <w:sz w:val="22"/>
          <w:lang w:val="en-ID" w:eastAsia="en-ID"/>
          <w14:ligatures w14:val="standardContextual"/>
        </w:rPr>
        <w:tab/>
      </w:r>
      <w:r w:rsidRPr="00D94DA4">
        <w:rPr>
          <w:i/>
          <w:iCs/>
          <w:noProof/>
        </w:rPr>
        <w:t>Data Evaluation</w:t>
      </w:r>
      <w:r>
        <w:rPr>
          <w:noProof/>
        </w:rPr>
        <w:tab/>
      </w:r>
      <w:r>
        <w:rPr>
          <w:noProof/>
        </w:rPr>
        <w:fldChar w:fldCharType="begin"/>
      </w:r>
      <w:r>
        <w:rPr>
          <w:noProof/>
        </w:rPr>
        <w:instrText xml:space="preserve"> PAGEREF _Toc182834246 \h </w:instrText>
      </w:r>
      <w:r>
        <w:rPr>
          <w:noProof/>
        </w:rPr>
      </w:r>
      <w:r>
        <w:rPr>
          <w:noProof/>
        </w:rPr>
        <w:fldChar w:fldCharType="separate"/>
      </w:r>
      <w:r>
        <w:rPr>
          <w:noProof/>
        </w:rPr>
        <w:t>44</w:t>
      </w:r>
      <w:r>
        <w:rPr>
          <w:noProof/>
        </w:rPr>
        <w:fldChar w:fldCharType="end"/>
      </w:r>
    </w:p>
    <w:p w14:paraId="56FD64C2" w14:textId="6E58394C"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i/>
          <w:iCs/>
          <w:noProof/>
        </w:rPr>
        <w:t>2.7.6</w:t>
      </w:r>
      <w:r>
        <w:rPr>
          <w:rFonts w:asciiTheme="minorHAnsi" w:eastAsiaTheme="minorEastAsia" w:hAnsiTheme="minorHAnsi"/>
          <w:noProof/>
          <w:color w:val="auto"/>
          <w:kern w:val="2"/>
          <w:sz w:val="22"/>
          <w:lang w:val="en-ID" w:eastAsia="en-ID"/>
          <w14:ligatures w14:val="standardContextual"/>
        </w:rPr>
        <w:tab/>
      </w:r>
      <w:r w:rsidRPr="00D94DA4">
        <w:rPr>
          <w:i/>
          <w:iCs/>
          <w:noProof/>
        </w:rPr>
        <w:t>Deployment</w:t>
      </w:r>
      <w:r>
        <w:rPr>
          <w:noProof/>
        </w:rPr>
        <w:tab/>
      </w:r>
      <w:r>
        <w:rPr>
          <w:noProof/>
        </w:rPr>
        <w:fldChar w:fldCharType="begin"/>
      </w:r>
      <w:r>
        <w:rPr>
          <w:noProof/>
        </w:rPr>
        <w:instrText xml:space="preserve"> PAGEREF _Toc182834247 \h </w:instrText>
      </w:r>
      <w:r>
        <w:rPr>
          <w:noProof/>
        </w:rPr>
      </w:r>
      <w:r>
        <w:rPr>
          <w:noProof/>
        </w:rPr>
        <w:fldChar w:fldCharType="separate"/>
      </w:r>
      <w:r>
        <w:rPr>
          <w:noProof/>
        </w:rPr>
        <w:t>46</w:t>
      </w:r>
      <w:r>
        <w:rPr>
          <w:noProof/>
        </w:rPr>
        <w:fldChar w:fldCharType="end"/>
      </w:r>
    </w:p>
    <w:p w14:paraId="520F560B" w14:textId="4CC914B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8</w:t>
      </w:r>
      <w:r>
        <w:rPr>
          <w:rFonts w:asciiTheme="minorHAnsi" w:eastAsiaTheme="minorEastAsia" w:hAnsiTheme="minorHAnsi"/>
          <w:noProof/>
          <w:color w:val="auto"/>
          <w:kern w:val="2"/>
          <w:sz w:val="22"/>
          <w:lang w:val="en-ID" w:eastAsia="en-ID"/>
          <w14:ligatures w14:val="standardContextual"/>
        </w:rPr>
        <w:tab/>
      </w:r>
      <w:r>
        <w:rPr>
          <w:noProof/>
        </w:rPr>
        <w:t>Tools</w:t>
      </w:r>
      <w:r>
        <w:rPr>
          <w:noProof/>
        </w:rPr>
        <w:tab/>
      </w:r>
      <w:r>
        <w:rPr>
          <w:noProof/>
        </w:rPr>
        <w:fldChar w:fldCharType="begin"/>
      </w:r>
      <w:r>
        <w:rPr>
          <w:noProof/>
        </w:rPr>
        <w:instrText xml:space="preserve"> PAGEREF _Toc182834248 \h </w:instrText>
      </w:r>
      <w:r>
        <w:rPr>
          <w:noProof/>
        </w:rPr>
      </w:r>
      <w:r>
        <w:rPr>
          <w:noProof/>
        </w:rPr>
        <w:fldChar w:fldCharType="separate"/>
      </w:r>
      <w:r>
        <w:rPr>
          <w:noProof/>
        </w:rPr>
        <w:t>47</w:t>
      </w:r>
      <w:r>
        <w:rPr>
          <w:noProof/>
        </w:rPr>
        <w:fldChar w:fldCharType="end"/>
      </w:r>
    </w:p>
    <w:p w14:paraId="3164CF98" w14:textId="145AAAB9"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8.1</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Python</w:t>
      </w:r>
      <w:r>
        <w:rPr>
          <w:noProof/>
        </w:rPr>
        <w:tab/>
      </w:r>
      <w:r>
        <w:rPr>
          <w:noProof/>
        </w:rPr>
        <w:fldChar w:fldCharType="begin"/>
      </w:r>
      <w:r>
        <w:rPr>
          <w:noProof/>
        </w:rPr>
        <w:instrText xml:space="preserve"> PAGEREF _Toc182834249 \h </w:instrText>
      </w:r>
      <w:r>
        <w:rPr>
          <w:noProof/>
        </w:rPr>
      </w:r>
      <w:r>
        <w:rPr>
          <w:noProof/>
        </w:rPr>
        <w:fldChar w:fldCharType="separate"/>
      </w:r>
      <w:r>
        <w:rPr>
          <w:noProof/>
        </w:rPr>
        <w:t>47</w:t>
      </w:r>
      <w:r>
        <w:rPr>
          <w:noProof/>
        </w:rPr>
        <w:fldChar w:fldCharType="end"/>
      </w:r>
    </w:p>
    <w:p w14:paraId="037CCDC5" w14:textId="357C39F6"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8.2</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Numpy</w:t>
      </w:r>
      <w:r>
        <w:rPr>
          <w:noProof/>
        </w:rPr>
        <w:tab/>
      </w:r>
      <w:r>
        <w:rPr>
          <w:noProof/>
        </w:rPr>
        <w:fldChar w:fldCharType="begin"/>
      </w:r>
      <w:r>
        <w:rPr>
          <w:noProof/>
        </w:rPr>
        <w:instrText xml:space="preserve"> PAGEREF _Toc182834250 \h </w:instrText>
      </w:r>
      <w:r>
        <w:rPr>
          <w:noProof/>
        </w:rPr>
      </w:r>
      <w:r>
        <w:rPr>
          <w:noProof/>
        </w:rPr>
        <w:fldChar w:fldCharType="separate"/>
      </w:r>
      <w:r>
        <w:rPr>
          <w:noProof/>
        </w:rPr>
        <w:t>47</w:t>
      </w:r>
      <w:r>
        <w:rPr>
          <w:noProof/>
        </w:rPr>
        <w:fldChar w:fldCharType="end"/>
      </w:r>
    </w:p>
    <w:p w14:paraId="65EE9FFC" w14:textId="40341B65"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8.3</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Pandas</w:t>
      </w:r>
      <w:r>
        <w:rPr>
          <w:noProof/>
        </w:rPr>
        <w:tab/>
      </w:r>
      <w:r>
        <w:rPr>
          <w:noProof/>
        </w:rPr>
        <w:fldChar w:fldCharType="begin"/>
      </w:r>
      <w:r>
        <w:rPr>
          <w:noProof/>
        </w:rPr>
        <w:instrText xml:space="preserve"> PAGEREF _Toc182834251 \h </w:instrText>
      </w:r>
      <w:r>
        <w:rPr>
          <w:noProof/>
        </w:rPr>
      </w:r>
      <w:r>
        <w:rPr>
          <w:noProof/>
        </w:rPr>
        <w:fldChar w:fldCharType="separate"/>
      </w:r>
      <w:r>
        <w:rPr>
          <w:noProof/>
        </w:rPr>
        <w:t>47</w:t>
      </w:r>
      <w:r>
        <w:rPr>
          <w:noProof/>
        </w:rPr>
        <w:fldChar w:fldCharType="end"/>
      </w:r>
    </w:p>
    <w:p w14:paraId="0E7C60D7" w14:textId="1CD7AC93"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8.4</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Matplotlib</w:t>
      </w:r>
      <w:r>
        <w:rPr>
          <w:noProof/>
        </w:rPr>
        <w:tab/>
      </w:r>
      <w:r>
        <w:rPr>
          <w:noProof/>
        </w:rPr>
        <w:fldChar w:fldCharType="begin"/>
      </w:r>
      <w:r>
        <w:rPr>
          <w:noProof/>
        </w:rPr>
        <w:instrText xml:space="preserve"> PAGEREF _Toc182834252 \h </w:instrText>
      </w:r>
      <w:r>
        <w:rPr>
          <w:noProof/>
        </w:rPr>
      </w:r>
      <w:r>
        <w:rPr>
          <w:noProof/>
        </w:rPr>
        <w:fldChar w:fldCharType="separate"/>
      </w:r>
      <w:r>
        <w:rPr>
          <w:noProof/>
        </w:rPr>
        <w:t>48</w:t>
      </w:r>
      <w:r>
        <w:rPr>
          <w:noProof/>
        </w:rPr>
        <w:fldChar w:fldCharType="end"/>
      </w:r>
    </w:p>
    <w:p w14:paraId="549BC6DC" w14:textId="7EA4C51B" w:rsidR="007C0946" w:rsidRDefault="007C0946">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2.8.5</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Scikit Learn</w:t>
      </w:r>
      <w:r>
        <w:rPr>
          <w:noProof/>
        </w:rPr>
        <w:tab/>
      </w:r>
      <w:r>
        <w:rPr>
          <w:noProof/>
        </w:rPr>
        <w:fldChar w:fldCharType="begin"/>
      </w:r>
      <w:r>
        <w:rPr>
          <w:noProof/>
        </w:rPr>
        <w:instrText xml:space="preserve"> PAGEREF _Toc182834253 \h </w:instrText>
      </w:r>
      <w:r>
        <w:rPr>
          <w:noProof/>
        </w:rPr>
      </w:r>
      <w:r>
        <w:rPr>
          <w:noProof/>
        </w:rPr>
        <w:fldChar w:fldCharType="separate"/>
      </w:r>
      <w:r>
        <w:rPr>
          <w:noProof/>
        </w:rPr>
        <w:t>48</w:t>
      </w:r>
      <w:r>
        <w:rPr>
          <w:noProof/>
        </w:rPr>
        <w:fldChar w:fldCharType="end"/>
      </w:r>
    </w:p>
    <w:p w14:paraId="7728CCF2" w14:textId="2DEAACFE" w:rsidR="007C0946" w:rsidRDefault="007C0946">
      <w:pPr>
        <w:pStyle w:val="TOC1"/>
        <w:rPr>
          <w:rFonts w:asciiTheme="minorHAnsi" w:eastAsiaTheme="minorEastAsia" w:hAnsiTheme="minorHAnsi"/>
          <w:noProof/>
          <w:color w:val="auto"/>
          <w:kern w:val="2"/>
          <w:sz w:val="22"/>
          <w:lang w:val="en-ID" w:eastAsia="en-ID"/>
          <w14:ligatures w14:val="standardContextual"/>
        </w:rPr>
      </w:pPr>
      <w:r>
        <w:rPr>
          <w:noProof/>
        </w:rPr>
        <w:t>BAB 3</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METODE</w:t>
      </w:r>
      <w:r>
        <w:rPr>
          <w:noProof/>
        </w:rPr>
        <w:tab/>
      </w:r>
      <w:r>
        <w:rPr>
          <w:noProof/>
        </w:rPr>
        <w:fldChar w:fldCharType="begin"/>
      </w:r>
      <w:r>
        <w:rPr>
          <w:noProof/>
        </w:rPr>
        <w:instrText xml:space="preserve"> PAGEREF _Toc182834254 \h </w:instrText>
      </w:r>
      <w:r>
        <w:rPr>
          <w:noProof/>
        </w:rPr>
      </w:r>
      <w:r>
        <w:rPr>
          <w:noProof/>
        </w:rPr>
        <w:fldChar w:fldCharType="separate"/>
      </w:r>
      <w:r>
        <w:rPr>
          <w:noProof/>
        </w:rPr>
        <w:t>49</w:t>
      </w:r>
      <w:r>
        <w:rPr>
          <w:noProof/>
        </w:rPr>
        <w:fldChar w:fldCharType="end"/>
      </w:r>
    </w:p>
    <w:p w14:paraId="734B56BF" w14:textId="60CAF66C"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1</w:t>
      </w:r>
      <w:r>
        <w:rPr>
          <w:rFonts w:asciiTheme="minorHAnsi" w:eastAsiaTheme="minorEastAsia" w:hAnsiTheme="minorHAnsi"/>
          <w:noProof/>
          <w:color w:val="auto"/>
          <w:kern w:val="2"/>
          <w:sz w:val="22"/>
          <w:lang w:val="en-ID" w:eastAsia="en-ID"/>
          <w14:ligatures w14:val="standardContextual"/>
        </w:rPr>
        <w:tab/>
      </w:r>
      <w:r>
        <w:rPr>
          <w:noProof/>
        </w:rPr>
        <w:t>Rencana Penelitian</w:t>
      </w:r>
      <w:r>
        <w:rPr>
          <w:noProof/>
        </w:rPr>
        <w:tab/>
      </w:r>
      <w:r>
        <w:rPr>
          <w:noProof/>
        </w:rPr>
        <w:fldChar w:fldCharType="begin"/>
      </w:r>
      <w:r>
        <w:rPr>
          <w:noProof/>
        </w:rPr>
        <w:instrText xml:space="preserve"> PAGEREF _Toc182834255 \h </w:instrText>
      </w:r>
      <w:r>
        <w:rPr>
          <w:noProof/>
        </w:rPr>
      </w:r>
      <w:r>
        <w:rPr>
          <w:noProof/>
        </w:rPr>
        <w:fldChar w:fldCharType="separate"/>
      </w:r>
      <w:r>
        <w:rPr>
          <w:noProof/>
        </w:rPr>
        <w:t>49</w:t>
      </w:r>
      <w:r>
        <w:rPr>
          <w:noProof/>
        </w:rPr>
        <w:fldChar w:fldCharType="end"/>
      </w:r>
    </w:p>
    <w:p w14:paraId="2C4BE0E3" w14:textId="00994FAB"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2</w:t>
      </w:r>
      <w:r>
        <w:rPr>
          <w:rFonts w:asciiTheme="minorHAnsi" w:eastAsiaTheme="minorEastAsia" w:hAnsiTheme="minorHAnsi"/>
          <w:noProof/>
          <w:color w:val="auto"/>
          <w:kern w:val="2"/>
          <w:sz w:val="22"/>
          <w:lang w:val="en-ID" w:eastAsia="en-ID"/>
          <w14:ligatures w14:val="standardContextual"/>
        </w:rPr>
        <w:tab/>
      </w:r>
      <w:r>
        <w:rPr>
          <w:noProof/>
        </w:rPr>
        <w:t>Objek Penelitian</w:t>
      </w:r>
      <w:r>
        <w:rPr>
          <w:noProof/>
        </w:rPr>
        <w:tab/>
      </w:r>
      <w:r>
        <w:rPr>
          <w:noProof/>
        </w:rPr>
        <w:fldChar w:fldCharType="begin"/>
      </w:r>
      <w:r>
        <w:rPr>
          <w:noProof/>
        </w:rPr>
        <w:instrText xml:space="preserve"> PAGEREF _Toc182834256 \h </w:instrText>
      </w:r>
      <w:r>
        <w:rPr>
          <w:noProof/>
        </w:rPr>
      </w:r>
      <w:r>
        <w:rPr>
          <w:noProof/>
        </w:rPr>
        <w:fldChar w:fldCharType="separate"/>
      </w:r>
      <w:r>
        <w:rPr>
          <w:noProof/>
        </w:rPr>
        <w:t>53</w:t>
      </w:r>
      <w:r>
        <w:rPr>
          <w:noProof/>
        </w:rPr>
        <w:fldChar w:fldCharType="end"/>
      </w:r>
    </w:p>
    <w:p w14:paraId="75FF35E9" w14:textId="3C1D4BC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3</w:t>
      </w:r>
      <w:r>
        <w:rPr>
          <w:rFonts w:asciiTheme="minorHAnsi" w:eastAsiaTheme="minorEastAsia" w:hAnsiTheme="minorHAnsi"/>
          <w:noProof/>
          <w:color w:val="auto"/>
          <w:kern w:val="2"/>
          <w:sz w:val="22"/>
          <w:lang w:val="en-ID" w:eastAsia="en-ID"/>
          <w14:ligatures w14:val="standardContextual"/>
        </w:rPr>
        <w:tab/>
      </w:r>
      <w:r>
        <w:rPr>
          <w:noProof/>
        </w:rPr>
        <w:t>Teknik Pengumpulan Data</w:t>
      </w:r>
      <w:r>
        <w:rPr>
          <w:noProof/>
        </w:rPr>
        <w:tab/>
      </w:r>
      <w:r>
        <w:rPr>
          <w:noProof/>
        </w:rPr>
        <w:fldChar w:fldCharType="begin"/>
      </w:r>
      <w:r>
        <w:rPr>
          <w:noProof/>
        </w:rPr>
        <w:instrText xml:space="preserve"> PAGEREF _Toc182834257 \h </w:instrText>
      </w:r>
      <w:r>
        <w:rPr>
          <w:noProof/>
        </w:rPr>
      </w:r>
      <w:r>
        <w:rPr>
          <w:noProof/>
        </w:rPr>
        <w:fldChar w:fldCharType="separate"/>
      </w:r>
      <w:r>
        <w:rPr>
          <w:noProof/>
        </w:rPr>
        <w:t>53</w:t>
      </w:r>
      <w:r>
        <w:rPr>
          <w:noProof/>
        </w:rPr>
        <w:fldChar w:fldCharType="end"/>
      </w:r>
    </w:p>
    <w:p w14:paraId="5AC4167E" w14:textId="254D5B40"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3.4</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Pendekatan Penelitian</w:t>
      </w:r>
      <w:r>
        <w:rPr>
          <w:noProof/>
        </w:rPr>
        <w:tab/>
      </w:r>
      <w:r>
        <w:rPr>
          <w:noProof/>
        </w:rPr>
        <w:fldChar w:fldCharType="begin"/>
      </w:r>
      <w:r>
        <w:rPr>
          <w:noProof/>
        </w:rPr>
        <w:instrText xml:space="preserve"> PAGEREF _Toc182834258 \h </w:instrText>
      </w:r>
      <w:r>
        <w:rPr>
          <w:noProof/>
        </w:rPr>
      </w:r>
      <w:r>
        <w:rPr>
          <w:noProof/>
        </w:rPr>
        <w:fldChar w:fldCharType="separate"/>
      </w:r>
      <w:r>
        <w:rPr>
          <w:noProof/>
        </w:rPr>
        <w:t>57</w:t>
      </w:r>
      <w:r>
        <w:rPr>
          <w:noProof/>
        </w:rPr>
        <w:fldChar w:fldCharType="end"/>
      </w:r>
    </w:p>
    <w:p w14:paraId="2F9FBA83" w14:textId="6795727A"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5</w:t>
      </w:r>
      <w:r>
        <w:rPr>
          <w:rFonts w:asciiTheme="minorHAnsi" w:eastAsiaTheme="minorEastAsia" w:hAnsiTheme="minorHAnsi"/>
          <w:noProof/>
          <w:color w:val="auto"/>
          <w:kern w:val="2"/>
          <w:sz w:val="22"/>
          <w:lang w:val="en-ID" w:eastAsia="en-ID"/>
          <w14:ligatures w14:val="standardContextual"/>
        </w:rPr>
        <w:tab/>
      </w:r>
      <w:r>
        <w:rPr>
          <w:noProof/>
        </w:rPr>
        <w:t>Instrumen Penelitian</w:t>
      </w:r>
      <w:r>
        <w:rPr>
          <w:noProof/>
        </w:rPr>
        <w:tab/>
      </w:r>
      <w:r>
        <w:rPr>
          <w:noProof/>
        </w:rPr>
        <w:fldChar w:fldCharType="begin"/>
      </w:r>
      <w:r>
        <w:rPr>
          <w:noProof/>
        </w:rPr>
        <w:instrText xml:space="preserve"> PAGEREF _Toc182834259 \h </w:instrText>
      </w:r>
      <w:r>
        <w:rPr>
          <w:noProof/>
        </w:rPr>
      </w:r>
      <w:r>
        <w:rPr>
          <w:noProof/>
        </w:rPr>
        <w:fldChar w:fldCharType="separate"/>
      </w:r>
      <w:r>
        <w:rPr>
          <w:noProof/>
        </w:rPr>
        <w:t>57</w:t>
      </w:r>
      <w:r>
        <w:rPr>
          <w:noProof/>
        </w:rPr>
        <w:fldChar w:fldCharType="end"/>
      </w:r>
    </w:p>
    <w:p w14:paraId="1DC30C28" w14:textId="54F363E9" w:rsidR="007C0946" w:rsidRDefault="007C0946">
      <w:pPr>
        <w:pStyle w:val="TOC1"/>
        <w:rPr>
          <w:rFonts w:asciiTheme="minorHAnsi" w:eastAsiaTheme="minorEastAsia" w:hAnsiTheme="minorHAnsi"/>
          <w:noProof/>
          <w:color w:val="auto"/>
          <w:kern w:val="2"/>
          <w:sz w:val="22"/>
          <w:lang w:val="en-ID" w:eastAsia="en-ID"/>
          <w14:ligatures w14:val="standardContextual"/>
        </w:rPr>
      </w:pPr>
      <w:r>
        <w:rPr>
          <w:noProof/>
        </w:rPr>
        <w:t>BAB 4</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HASIL DAN PEMBAHASAN</w:t>
      </w:r>
      <w:r>
        <w:rPr>
          <w:noProof/>
        </w:rPr>
        <w:tab/>
      </w:r>
      <w:r>
        <w:rPr>
          <w:noProof/>
        </w:rPr>
        <w:fldChar w:fldCharType="begin"/>
      </w:r>
      <w:r>
        <w:rPr>
          <w:noProof/>
        </w:rPr>
        <w:instrText xml:space="preserve"> PAGEREF _Toc182834260 \h </w:instrText>
      </w:r>
      <w:r>
        <w:rPr>
          <w:noProof/>
        </w:rPr>
      </w:r>
      <w:r>
        <w:rPr>
          <w:noProof/>
        </w:rPr>
        <w:fldChar w:fldCharType="separate"/>
      </w:r>
      <w:r>
        <w:rPr>
          <w:noProof/>
        </w:rPr>
        <w:t>59</w:t>
      </w:r>
      <w:r>
        <w:rPr>
          <w:noProof/>
        </w:rPr>
        <w:fldChar w:fldCharType="end"/>
      </w:r>
    </w:p>
    <w:p w14:paraId="5EB628D4" w14:textId="108D7CDC"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1</w:t>
      </w:r>
      <w:r>
        <w:rPr>
          <w:rFonts w:asciiTheme="minorHAnsi" w:eastAsiaTheme="minorEastAsia" w:hAnsiTheme="minorHAnsi"/>
          <w:noProof/>
          <w:color w:val="auto"/>
          <w:kern w:val="2"/>
          <w:sz w:val="22"/>
          <w:lang w:val="en-ID" w:eastAsia="en-ID"/>
          <w14:ligatures w14:val="standardContextual"/>
        </w:rPr>
        <w:tab/>
      </w:r>
      <w:r>
        <w:rPr>
          <w:noProof/>
        </w:rPr>
        <w:t>Data Hasil Penelitian</w:t>
      </w:r>
      <w:r>
        <w:rPr>
          <w:noProof/>
        </w:rPr>
        <w:tab/>
      </w:r>
      <w:r>
        <w:rPr>
          <w:noProof/>
        </w:rPr>
        <w:fldChar w:fldCharType="begin"/>
      </w:r>
      <w:r>
        <w:rPr>
          <w:noProof/>
        </w:rPr>
        <w:instrText xml:space="preserve"> PAGEREF _Toc182834261 \h </w:instrText>
      </w:r>
      <w:r>
        <w:rPr>
          <w:noProof/>
        </w:rPr>
      </w:r>
      <w:r>
        <w:rPr>
          <w:noProof/>
        </w:rPr>
        <w:fldChar w:fldCharType="separate"/>
      </w:r>
      <w:r>
        <w:rPr>
          <w:noProof/>
        </w:rPr>
        <w:t>59</w:t>
      </w:r>
      <w:r>
        <w:rPr>
          <w:noProof/>
        </w:rPr>
        <w:fldChar w:fldCharType="end"/>
      </w:r>
    </w:p>
    <w:p w14:paraId="0D49461A" w14:textId="649252F6"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2</w:t>
      </w:r>
      <w:r>
        <w:rPr>
          <w:rFonts w:asciiTheme="minorHAnsi" w:eastAsiaTheme="minorEastAsia" w:hAnsiTheme="minorHAnsi"/>
          <w:noProof/>
          <w:color w:val="auto"/>
          <w:kern w:val="2"/>
          <w:sz w:val="22"/>
          <w:lang w:val="en-ID" w:eastAsia="en-ID"/>
          <w14:ligatures w14:val="standardContextual"/>
        </w:rPr>
        <w:tab/>
      </w:r>
      <w:r>
        <w:rPr>
          <w:noProof/>
        </w:rPr>
        <w:t>Pembahasan Hasil Penelitian</w:t>
      </w:r>
      <w:r>
        <w:rPr>
          <w:noProof/>
        </w:rPr>
        <w:tab/>
      </w:r>
      <w:r>
        <w:rPr>
          <w:noProof/>
        </w:rPr>
        <w:fldChar w:fldCharType="begin"/>
      </w:r>
      <w:r>
        <w:rPr>
          <w:noProof/>
        </w:rPr>
        <w:instrText xml:space="preserve"> PAGEREF _Toc182834262 \h </w:instrText>
      </w:r>
      <w:r>
        <w:rPr>
          <w:noProof/>
        </w:rPr>
      </w:r>
      <w:r>
        <w:rPr>
          <w:noProof/>
        </w:rPr>
        <w:fldChar w:fldCharType="separate"/>
      </w:r>
      <w:r>
        <w:rPr>
          <w:noProof/>
        </w:rPr>
        <w:t>59</w:t>
      </w:r>
      <w:r>
        <w:rPr>
          <w:noProof/>
        </w:rPr>
        <w:fldChar w:fldCharType="end"/>
      </w:r>
    </w:p>
    <w:p w14:paraId="4F131B4D" w14:textId="0DF8607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3</w:t>
      </w:r>
      <w:r>
        <w:rPr>
          <w:rFonts w:asciiTheme="minorHAnsi" w:eastAsiaTheme="minorEastAsia" w:hAnsiTheme="minorHAnsi"/>
          <w:noProof/>
          <w:color w:val="auto"/>
          <w:kern w:val="2"/>
          <w:sz w:val="22"/>
          <w:lang w:val="en-ID" w:eastAsia="en-ID"/>
          <w14:ligatures w14:val="standardContextual"/>
        </w:rPr>
        <w:tab/>
      </w:r>
      <w:r>
        <w:rPr>
          <w:noProof/>
        </w:rPr>
        <w:t>Analisis Data</w:t>
      </w:r>
      <w:r>
        <w:rPr>
          <w:noProof/>
        </w:rPr>
        <w:tab/>
      </w:r>
      <w:r>
        <w:rPr>
          <w:noProof/>
        </w:rPr>
        <w:fldChar w:fldCharType="begin"/>
      </w:r>
      <w:r>
        <w:rPr>
          <w:noProof/>
        </w:rPr>
        <w:instrText xml:space="preserve"> PAGEREF _Toc182834263 \h </w:instrText>
      </w:r>
      <w:r>
        <w:rPr>
          <w:noProof/>
        </w:rPr>
      </w:r>
      <w:r>
        <w:rPr>
          <w:noProof/>
        </w:rPr>
        <w:fldChar w:fldCharType="separate"/>
      </w:r>
      <w:r>
        <w:rPr>
          <w:noProof/>
        </w:rPr>
        <w:t>59</w:t>
      </w:r>
      <w:r>
        <w:rPr>
          <w:noProof/>
        </w:rPr>
        <w:fldChar w:fldCharType="end"/>
      </w:r>
    </w:p>
    <w:p w14:paraId="2B0B3A3B" w14:textId="00C69EA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4</w:t>
      </w:r>
      <w:r>
        <w:rPr>
          <w:rFonts w:asciiTheme="minorHAnsi" w:eastAsiaTheme="minorEastAsia" w:hAnsiTheme="minorHAnsi"/>
          <w:noProof/>
          <w:color w:val="auto"/>
          <w:kern w:val="2"/>
          <w:sz w:val="22"/>
          <w:lang w:val="en-ID" w:eastAsia="en-ID"/>
          <w14:ligatures w14:val="standardContextual"/>
        </w:rPr>
        <w:tab/>
      </w:r>
      <w:r>
        <w:rPr>
          <w:noProof/>
        </w:rPr>
        <w:t>Perbandingan dengan Penelitian Lain</w:t>
      </w:r>
      <w:r>
        <w:rPr>
          <w:noProof/>
        </w:rPr>
        <w:tab/>
      </w:r>
      <w:r>
        <w:rPr>
          <w:noProof/>
        </w:rPr>
        <w:fldChar w:fldCharType="begin"/>
      </w:r>
      <w:r>
        <w:rPr>
          <w:noProof/>
        </w:rPr>
        <w:instrText xml:space="preserve"> PAGEREF _Toc182834264 \h </w:instrText>
      </w:r>
      <w:r>
        <w:rPr>
          <w:noProof/>
        </w:rPr>
      </w:r>
      <w:r>
        <w:rPr>
          <w:noProof/>
        </w:rPr>
        <w:fldChar w:fldCharType="separate"/>
      </w:r>
      <w:r>
        <w:rPr>
          <w:noProof/>
        </w:rPr>
        <w:t>59</w:t>
      </w:r>
      <w:r>
        <w:rPr>
          <w:noProof/>
        </w:rPr>
        <w:fldChar w:fldCharType="end"/>
      </w:r>
    </w:p>
    <w:p w14:paraId="68C5BA6E" w14:textId="4D52E6DD"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rPr>
        <w:t>BAB 5</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KESIMPULAN DAN SARAN</w:t>
      </w:r>
      <w:r>
        <w:rPr>
          <w:noProof/>
        </w:rPr>
        <w:tab/>
      </w:r>
      <w:r>
        <w:rPr>
          <w:noProof/>
        </w:rPr>
        <w:fldChar w:fldCharType="begin"/>
      </w:r>
      <w:r>
        <w:rPr>
          <w:noProof/>
        </w:rPr>
        <w:instrText xml:space="preserve"> PAGEREF _Toc182834265 \h </w:instrText>
      </w:r>
      <w:r>
        <w:rPr>
          <w:noProof/>
        </w:rPr>
      </w:r>
      <w:r>
        <w:rPr>
          <w:noProof/>
        </w:rPr>
        <w:fldChar w:fldCharType="separate"/>
      </w:r>
      <w:r>
        <w:rPr>
          <w:noProof/>
        </w:rPr>
        <w:t>60</w:t>
      </w:r>
      <w:r>
        <w:rPr>
          <w:noProof/>
        </w:rPr>
        <w:fldChar w:fldCharType="end"/>
      </w:r>
    </w:p>
    <w:p w14:paraId="048DF55E" w14:textId="378EB763"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5.1</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Kesimpulan</w:t>
      </w:r>
      <w:r>
        <w:rPr>
          <w:noProof/>
        </w:rPr>
        <w:tab/>
      </w:r>
      <w:r>
        <w:rPr>
          <w:noProof/>
        </w:rPr>
        <w:fldChar w:fldCharType="begin"/>
      </w:r>
      <w:r>
        <w:rPr>
          <w:noProof/>
        </w:rPr>
        <w:instrText xml:space="preserve"> PAGEREF _Toc182834266 \h </w:instrText>
      </w:r>
      <w:r>
        <w:rPr>
          <w:noProof/>
        </w:rPr>
      </w:r>
      <w:r>
        <w:rPr>
          <w:noProof/>
        </w:rPr>
        <w:fldChar w:fldCharType="separate"/>
      </w:r>
      <w:r>
        <w:rPr>
          <w:noProof/>
        </w:rPr>
        <w:t>60</w:t>
      </w:r>
      <w:r>
        <w:rPr>
          <w:noProof/>
        </w:rPr>
        <w:fldChar w:fldCharType="end"/>
      </w:r>
    </w:p>
    <w:p w14:paraId="550ABDBC" w14:textId="656C5BDA" w:rsidR="007C0946" w:rsidRDefault="007C0946">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D94DA4">
        <w:rPr>
          <w:rFonts w:cs="Times New Roman"/>
          <w:noProof/>
        </w:rPr>
        <w:t>5.2</w:t>
      </w:r>
      <w:r>
        <w:rPr>
          <w:rFonts w:asciiTheme="minorHAnsi" w:eastAsiaTheme="minorEastAsia" w:hAnsiTheme="minorHAnsi"/>
          <w:noProof/>
          <w:color w:val="auto"/>
          <w:kern w:val="2"/>
          <w:sz w:val="22"/>
          <w:lang w:val="en-ID" w:eastAsia="en-ID"/>
          <w14:ligatures w14:val="standardContextual"/>
        </w:rPr>
        <w:tab/>
      </w:r>
      <w:r w:rsidRPr="00D94DA4">
        <w:rPr>
          <w:rFonts w:cs="Times New Roman"/>
          <w:noProof/>
        </w:rPr>
        <w:t>Saran</w:t>
      </w:r>
      <w:r>
        <w:rPr>
          <w:noProof/>
        </w:rPr>
        <w:tab/>
      </w:r>
      <w:r>
        <w:rPr>
          <w:noProof/>
        </w:rPr>
        <w:fldChar w:fldCharType="begin"/>
      </w:r>
      <w:r>
        <w:rPr>
          <w:noProof/>
        </w:rPr>
        <w:instrText xml:space="preserve"> PAGEREF _Toc182834267 \h </w:instrText>
      </w:r>
      <w:r>
        <w:rPr>
          <w:noProof/>
        </w:rPr>
      </w:r>
      <w:r>
        <w:rPr>
          <w:noProof/>
        </w:rPr>
        <w:fldChar w:fldCharType="separate"/>
      </w:r>
      <w:r>
        <w:rPr>
          <w:noProof/>
        </w:rPr>
        <w:t>60</w:t>
      </w:r>
      <w:r>
        <w:rPr>
          <w:noProof/>
        </w:rPr>
        <w:fldChar w:fldCharType="end"/>
      </w:r>
    </w:p>
    <w:p w14:paraId="181DC40B" w14:textId="7530B194"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lang w:eastAsia="id-ID"/>
        </w:rPr>
        <w:t>DAFTAR REFERENSI</w:t>
      </w:r>
      <w:r>
        <w:rPr>
          <w:noProof/>
        </w:rPr>
        <w:tab/>
      </w:r>
      <w:r>
        <w:rPr>
          <w:noProof/>
        </w:rPr>
        <w:fldChar w:fldCharType="begin"/>
      </w:r>
      <w:r>
        <w:rPr>
          <w:noProof/>
        </w:rPr>
        <w:instrText xml:space="preserve"> PAGEREF _Toc182834268 \h </w:instrText>
      </w:r>
      <w:r>
        <w:rPr>
          <w:noProof/>
        </w:rPr>
      </w:r>
      <w:r>
        <w:rPr>
          <w:noProof/>
        </w:rPr>
        <w:fldChar w:fldCharType="separate"/>
      </w:r>
      <w:r>
        <w:rPr>
          <w:noProof/>
        </w:rPr>
        <w:t>61</w:t>
      </w:r>
      <w:r>
        <w:rPr>
          <w:noProof/>
        </w:rPr>
        <w:fldChar w:fldCharType="end"/>
      </w:r>
    </w:p>
    <w:p w14:paraId="48F69F4E" w14:textId="3D6B4BA0"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lang w:eastAsia="id-ID"/>
        </w:rPr>
        <w:t>Lampiran 1 Daftar Riwayat Hidup</w:t>
      </w:r>
      <w:r>
        <w:rPr>
          <w:noProof/>
        </w:rPr>
        <w:tab/>
      </w:r>
      <w:r>
        <w:rPr>
          <w:noProof/>
        </w:rPr>
        <w:fldChar w:fldCharType="begin"/>
      </w:r>
      <w:r>
        <w:rPr>
          <w:noProof/>
        </w:rPr>
        <w:instrText xml:space="preserve"> PAGEREF _Toc182834269 \h </w:instrText>
      </w:r>
      <w:r>
        <w:rPr>
          <w:noProof/>
        </w:rPr>
      </w:r>
      <w:r>
        <w:rPr>
          <w:noProof/>
        </w:rPr>
        <w:fldChar w:fldCharType="separate"/>
      </w:r>
      <w:r>
        <w:rPr>
          <w:noProof/>
        </w:rPr>
        <w:t>65</w:t>
      </w:r>
      <w:r>
        <w:rPr>
          <w:noProof/>
        </w:rPr>
        <w:fldChar w:fldCharType="end"/>
      </w:r>
    </w:p>
    <w:p w14:paraId="384A4DDA" w14:textId="7A65498B"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lang w:eastAsia="id-ID"/>
        </w:rPr>
        <w:t>Lampiran 2 Asdf</w:t>
      </w:r>
      <w:r>
        <w:rPr>
          <w:noProof/>
        </w:rPr>
        <w:tab/>
      </w:r>
      <w:r>
        <w:rPr>
          <w:noProof/>
        </w:rPr>
        <w:fldChar w:fldCharType="begin"/>
      </w:r>
      <w:r>
        <w:rPr>
          <w:noProof/>
        </w:rPr>
        <w:instrText xml:space="preserve"> PAGEREF _Toc182834270 \h </w:instrText>
      </w:r>
      <w:r>
        <w:rPr>
          <w:noProof/>
        </w:rPr>
      </w:r>
      <w:r>
        <w:rPr>
          <w:noProof/>
        </w:rPr>
        <w:fldChar w:fldCharType="separate"/>
      </w:r>
      <w:r>
        <w:rPr>
          <w:noProof/>
        </w:rPr>
        <w:t>66</w:t>
      </w:r>
      <w:r>
        <w:rPr>
          <w:noProof/>
        </w:rPr>
        <w:fldChar w:fldCharType="end"/>
      </w:r>
    </w:p>
    <w:p w14:paraId="159967DC" w14:textId="09C2D120" w:rsidR="007C0946" w:rsidRDefault="007C0946">
      <w:pPr>
        <w:pStyle w:val="TOC1"/>
        <w:rPr>
          <w:rFonts w:asciiTheme="minorHAnsi" w:eastAsiaTheme="minorEastAsia" w:hAnsiTheme="minorHAnsi"/>
          <w:noProof/>
          <w:color w:val="auto"/>
          <w:kern w:val="2"/>
          <w:sz w:val="22"/>
          <w:lang w:val="en-ID" w:eastAsia="en-ID"/>
          <w14:ligatures w14:val="standardContextual"/>
        </w:rPr>
      </w:pPr>
      <w:r w:rsidRPr="00D94DA4">
        <w:rPr>
          <w:rFonts w:cs="Times New Roman"/>
          <w:noProof/>
          <w:lang w:eastAsia="id-ID"/>
        </w:rPr>
        <w:t>Lampiran 3 Xyzxyz</w:t>
      </w:r>
      <w:r>
        <w:rPr>
          <w:noProof/>
        </w:rPr>
        <w:tab/>
      </w:r>
      <w:r>
        <w:rPr>
          <w:noProof/>
        </w:rPr>
        <w:fldChar w:fldCharType="begin"/>
      </w:r>
      <w:r>
        <w:rPr>
          <w:noProof/>
        </w:rPr>
        <w:instrText xml:space="preserve"> PAGEREF _Toc182834271 \h </w:instrText>
      </w:r>
      <w:r>
        <w:rPr>
          <w:noProof/>
        </w:rPr>
      </w:r>
      <w:r>
        <w:rPr>
          <w:noProof/>
        </w:rPr>
        <w:fldChar w:fldCharType="separate"/>
      </w:r>
      <w:r>
        <w:rPr>
          <w:noProof/>
        </w:rPr>
        <w:t>67</w:t>
      </w:r>
      <w:r>
        <w:rPr>
          <w:noProof/>
        </w:rPr>
        <w:fldChar w:fldCharType="end"/>
      </w:r>
    </w:p>
    <w:p w14:paraId="3DC9B3FB" w14:textId="39321739" w:rsidR="00E0203B" w:rsidRDefault="00E0203B" w:rsidP="004073D7">
      <w:pPr>
        <w:pStyle w:val="TOC1"/>
        <w:spacing w:line="360" w:lineRule="auto"/>
      </w:pPr>
      <w: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2834223"/>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16C7CCC6" w14:textId="6C516E4F" w:rsidR="00534725"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2834732" w:history="1">
        <w:r w:rsidRPr="00225D09">
          <w:rPr>
            <w:rStyle w:val="Hyperlink"/>
            <w:noProof/>
          </w:rPr>
          <w:t>Tabel  1 Data varibel Pa</w:t>
        </w:r>
        <w:r w:rsidRPr="00225D09">
          <w:rPr>
            <w:rStyle w:val="Hyperlink"/>
            <w:noProof/>
          </w:rPr>
          <w:t>y</w:t>
        </w:r>
        <w:r w:rsidRPr="00225D09">
          <w:rPr>
            <w:rStyle w:val="Hyperlink"/>
            <w:noProof/>
          </w:rPr>
          <w:t>Sim</w:t>
        </w:r>
        <w:r>
          <w:rPr>
            <w:noProof/>
            <w:webHidden/>
          </w:rPr>
          <w:tab/>
        </w:r>
        <w:r>
          <w:rPr>
            <w:noProof/>
            <w:webHidden/>
          </w:rPr>
          <w:fldChar w:fldCharType="begin"/>
        </w:r>
        <w:r>
          <w:rPr>
            <w:noProof/>
            <w:webHidden/>
          </w:rPr>
          <w:instrText xml:space="preserve"> PAGEREF _Toc182834732 \h </w:instrText>
        </w:r>
        <w:r>
          <w:rPr>
            <w:noProof/>
            <w:webHidden/>
          </w:rPr>
        </w:r>
        <w:r>
          <w:rPr>
            <w:noProof/>
            <w:webHidden/>
          </w:rPr>
          <w:fldChar w:fldCharType="separate"/>
        </w:r>
        <w:r>
          <w:rPr>
            <w:noProof/>
            <w:webHidden/>
          </w:rPr>
          <w:t>54</w:t>
        </w:r>
        <w:r>
          <w:rPr>
            <w:noProof/>
            <w:webHidden/>
          </w:rPr>
          <w:fldChar w:fldCharType="end"/>
        </w:r>
      </w:hyperlink>
    </w:p>
    <w:p w14:paraId="68B7B01E" w14:textId="0A077976" w:rsidR="00534725" w:rsidRPr="00534725" w:rsidRDefault="00534725" w:rsidP="00534725">
      <w:pPr>
        <w:pStyle w:val="Default"/>
        <w:tabs>
          <w:tab w:val="left" w:pos="6946"/>
        </w:tabs>
        <w:spacing w:line="360" w:lineRule="auto"/>
      </w:pPr>
      <w: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2834224"/>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73748475" w14:textId="7638E81E" w:rsidR="00855A14"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2835606" w:history="1">
        <w:r w:rsidR="00855A14" w:rsidRPr="00845E7D">
          <w:rPr>
            <w:rStyle w:val="Hyperlink"/>
            <w:noProof/>
          </w:rPr>
          <w:t>Gambar 1 Sebaran Negara Risiko AML</w:t>
        </w:r>
        <w:r w:rsidR="00855A14">
          <w:rPr>
            <w:noProof/>
            <w:webHidden/>
          </w:rPr>
          <w:tab/>
        </w:r>
        <w:r w:rsidR="00855A14">
          <w:rPr>
            <w:noProof/>
            <w:webHidden/>
          </w:rPr>
          <w:fldChar w:fldCharType="begin"/>
        </w:r>
        <w:r w:rsidR="00855A14">
          <w:rPr>
            <w:noProof/>
            <w:webHidden/>
          </w:rPr>
          <w:instrText xml:space="preserve"> PAGEREF _Toc182835606 \h </w:instrText>
        </w:r>
        <w:r w:rsidR="00855A14">
          <w:rPr>
            <w:noProof/>
            <w:webHidden/>
          </w:rPr>
        </w:r>
        <w:r w:rsidR="00855A14">
          <w:rPr>
            <w:noProof/>
            <w:webHidden/>
          </w:rPr>
          <w:fldChar w:fldCharType="separate"/>
        </w:r>
        <w:r w:rsidR="00855A14">
          <w:rPr>
            <w:noProof/>
            <w:webHidden/>
          </w:rPr>
          <w:t>15</w:t>
        </w:r>
        <w:r w:rsidR="00855A14">
          <w:rPr>
            <w:noProof/>
            <w:webHidden/>
          </w:rPr>
          <w:fldChar w:fldCharType="end"/>
        </w:r>
      </w:hyperlink>
    </w:p>
    <w:p w14:paraId="580A676D" w14:textId="1B6DC20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7" w:history="1">
        <w:r w:rsidRPr="00845E7D">
          <w:rPr>
            <w:rStyle w:val="Hyperlink"/>
            <w:noProof/>
          </w:rPr>
          <w:t>Gambar 2 Kerang Berp</w:t>
        </w:r>
        <w:r w:rsidRPr="00845E7D">
          <w:rPr>
            <w:rStyle w:val="Hyperlink"/>
            <w:noProof/>
          </w:rPr>
          <w:t>i</w:t>
        </w:r>
        <w:r w:rsidRPr="00845E7D">
          <w:rPr>
            <w:rStyle w:val="Hyperlink"/>
            <w:noProof/>
          </w:rPr>
          <w:t>kir Penelitian</w:t>
        </w:r>
        <w:r>
          <w:rPr>
            <w:noProof/>
            <w:webHidden/>
          </w:rPr>
          <w:tab/>
        </w:r>
        <w:r>
          <w:rPr>
            <w:noProof/>
            <w:webHidden/>
          </w:rPr>
          <w:fldChar w:fldCharType="begin"/>
        </w:r>
        <w:r>
          <w:rPr>
            <w:noProof/>
            <w:webHidden/>
          </w:rPr>
          <w:instrText xml:space="preserve"> PAGEREF _Toc182835607 \h </w:instrText>
        </w:r>
        <w:r>
          <w:rPr>
            <w:noProof/>
            <w:webHidden/>
          </w:rPr>
        </w:r>
        <w:r>
          <w:rPr>
            <w:noProof/>
            <w:webHidden/>
          </w:rPr>
          <w:fldChar w:fldCharType="separate"/>
        </w:r>
        <w:r>
          <w:rPr>
            <w:noProof/>
            <w:webHidden/>
          </w:rPr>
          <w:t>20</w:t>
        </w:r>
        <w:r>
          <w:rPr>
            <w:noProof/>
            <w:webHidden/>
          </w:rPr>
          <w:fldChar w:fldCharType="end"/>
        </w:r>
      </w:hyperlink>
    </w:p>
    <w:p w14:paraId="222EA23B" w14:textId="00F1C8B4"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8" w:history="1">
        <w:r w:rsidRPr="00845E7D">
          <w:rPr>
            <w:rStyle w:val="Hyperlink"/>
            <w:noProof/>
          </w:rPr>
          <w:t xml:space="preserve">Gambar 3 </w:t>
        </w:r>
        <w:r w:rsidRPr="00845E7D">
          <w:rPr>
            <w:rStyle w:val="Hyperlink"/>
            <w:i/>
            <w:iCs/>
            <w:noProof/>
          </w:rPr>
          <w:t xml:space="preserve">Money </w:t>
        </w:r>
        <w:r w:rsidRPr="00845E7D">
          <w:rPr>
            <w:rStyle w:val="Hyperlink"/>
            <w:i/>
            <w:iCs/>
            <w:noProof/>
          </w:rPr>
          <w:t>L</w:t>
        </w:r>
        <w:r w:rsidRPr="00845E7D">
          <w:rPr>
            <w:rStyle w:val="Hyperlink"/>
            <w:i/>
            <w:iCs/>
            <w:noProof/>
          </w:rPr>
          <w:t>aundering Cycle</w:t>
        </w:r>
        <w:r>
          <w:rPr>
            <w:noProof/>
            <w:webHidden/>
          </w:rPr>
          <w:tab/>
        </w:r>
        <w:r>
          <w:rPr>
            <w:noProof/>
            <w:webHidden/>
          </w:rPr>
          <w:fldChar w:fldCharType="begin"/>
        </w:r>
        <w:r>
          <w:rPr>
            <w:noProof/>
            <w:webHidden/>
          </w:rPr>
          <w:instrText xml:space="preserve"> PAGEREF _Toc182835608 \h </w:instrText>
        </w:r>
        <w:r>
          <w:rPr>
            <w:noProof/>
            <w:webHidden/>
          </w:rPr>
        </w:r>
        <w:r>
          <w:rPr>
            <w:noProof/>
            <w:webHidden/>
          </w:rPr>
          <w:fldChar w:fldCharType="separate"/>
        </w:r>
        <w:r>
          <w:rPr>
            <w:noProof/>
            <w:webHidden/>
          </w:rPr>
          <w:t>28</w:t>
        </w:r>
        <w:r>
          <w:rPr>
            <w:noProof/>
            <w:webHidden/>
          </w:rPr>
          <w:fldChar w:fldCharType="end"/>
        </w:r>
      </w:hyperlink>
    </w:p>
    <w:p w14:paraId="72127EE8" w14:textId="539EED6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9" w:history="1">
        <w:r w:rsidRPr="00845E7D">
          <w:rPr>
            <w:rStyle w:val="Hyperlink"/>
            <w:rFonts w:cs="Times New Roman"/>
            <w:noProof/>
          </w:rPr>
          <w:t>Gambar 4 Tahapan penanganan AML</w:t>
        </w:r>
        <w:r>
          <w:rPr>
            <w:noProof/>
            <w:webHidden/>
          </w:rPr>
          <w:tab/>
        </w:r>
        <w:r>
          <w:rPr>
            <w:noProof/>
            <w:webHidden/>
          </w:rPr>
          <w:fldChar w:fldCharType="begin"/>
        </w:r>
        <w:r>
          <w:rPr>
            <w:noProof/>
            <w:webHidden/>
          </w:rPr>
          <w:instrText xml:space="preserve"> PAGEREF _Toc182835609 \h </w:instrText>
        </w:r>
        <w:r>
          <w:rPr>
            <w:noProof/>
            <w:webHidden/>
          </w:rPr>
        </w:r>
        <w:r>
          <w:rPr>
            <w:noProof/>
            <w:webHidden/>
          </w:rPr>
          <w:fldChar w:fldCharType="separate"/>
        </w:r>
        <w:r>
          <w:rPr>
            <w:noProof/>
            <w:webHidden/>
          </w:rPr>
          <w:t>30</w:t>
        </w:r>
        <w:r>
          <w:rPr>
            <w:noProof/>
            <w:webHidden/>
          </w:rPr>
          <w:fldChar w:fldCharType="end"/>
        </w:r>
      </w:hyperlink>
    </w:p>
    <w:p w14:paraId="4A9B8371" w14:textId="31F47D1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0" w:history="1">
        <w:r w:rsidRPr="00845E7D">
          <w:rPr>
            <w:rStyle w:val="Hyperlink"/>
            <w:noProof/>
          </w:rPr>
          <w:t>Gambar 5 Tahapan Metode CRISP-DM</w:t>
        </w:r>
        <w:r>
          <w:rPr>
            <w:noProof/>
            <w:webHidden/>
          </w:rPr>
          <w:tab/>
        </w:r>
        <w:r>
          <w:rPr>
            <w:noProof/>
            <w:webHidden/>
          </w:rPr>
          <w:fldChar w:fldCharType="begin"/>
        </w:r>
        <w:r>
          <w:rPr>
            <w:noProof/>
            <w:webHidden/>
          </w:rPr>
          <w:instrText xml:space="preserve"> PAGEREF _Toc182835610 \h </w:instrText>
        </w:r>
        <w:r>
          <w:rPr>
            <w:noProof/>
            <w:webHidden/>
          </w:rPr>
        </w:r>
        <w:r>
          <w:rPr>
            <w:noProof/>
            <w:webHidden/>
          </w:rPr>
          <w:fldChar w:fldCharType="separate"/>
        </w:r>
        <w:r>
          <w:rPr>
            <w:noProof/>
            <w:webHidden/>
          </w:rPr>
          <w:t>35</w:t>
        </w:r>
        <w:r>
          <w:rPr>
            <w:noProof/>
            <w:webHidden/>
          </w:rPr>
          <w:fldChar w:fldCharType="end"/>
        </w:r>
      </w:hyperlink>
    </w:p>
    <w:p w14:paraId="4B0E54F3" w14:textId="5161B1FB"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1" w:history="1">
        <w:r w:rsidRPr="00845E7D">
          <w:rPr>
            <w:rStyle w:val="Hyperlink"/>
            <w:noProof/>
          </w:rPr>
          <w:t xml:space="preserve">Gambar 6 Proses </w:t>
        </w:r>
        <w:r w:rsidRPr="00845E7D">
          <w:rPr>
            <w:rStyle w:val="Hyperlink"/>
            <w:i/>
            <w:iCs/>
            <w:noProof/>
          </w:rPr>
          <w:t>Preprocessing</w:t>
        </w:r>
        <w:r>
          <w:rPr>
            <w:noProof/>
            <w:webHidden/>
          </w:rPr>
          <w:tab/>
        </w:r>
        <w:r>
          <w:rPr>
            <w:noProof/>
            <w:webHidden/>
          </w:rPr>
          <w:fldChar w:fldCharType="begin"/>
        </w:r>
        <w:r>
          <w:rPr>
            <w:noProof/>
            <w:webHidden/>
          </w:rPr>
          <w:instrText xml:space="preserve"> PAGEREF _Toc182835611 \h </w:instrText>
        </w:r>
        <w:r>
          <w:rPr>
            <w:noProof/>
            <w:webHidden/>
          </w:rPr>
        </w:r>
        <w:r>
          <w:rPr>
            <w:noProof/>
            <w:webHidden/>
          </w:rPr>
          <w:fldChar w:fldCharType="separate"/>
        </w:r>
        <w:r>
          <w:rPr>
            <w:noProof/>
            <w:webHidden/>
          </w:rPr>
          <w:t>37</w:t>
        </w:r>
        <w:r>
          <w:rPr>
            <w:noProof/>
            <w:webHidden/>
          </w:rPr>
          <w:fldChar w:fldCharType="end"/>
        </w:r>
      </w:hyperlink>
    </w:p>
    <w:p w14:paraId="7FDDD261" w14:textId="13FA10E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2" w:history="1">
        <w:r w:rsidRPr="00845E7D">
          <w:rPr>
            <w:rStyle w:val="Hyperlink"/>
            <w:noProof/>
          </w:rPr>
          <w:t xml:space="preserve">Gambar 7 Proses </w:t>
        </w:r>
        <w:r w:rsidRPr="00845E7D">
          <w:rPr>
            <w:rStyle w:val="Hyperlink"/>
            <w:i/>
            <w:iCs/>
            <w:noProof/>
          </w:rPr>
          <w:t>Data Modeling</w:t>
        </w:r>
        <w:r>
          <w:rPr>
            <w:noProof/>
            <w:webHidden/>
          </w:rPr>
          <w:tab/>
        </w:r>
        <w:r>
          <w:rPr>
            <w:noProof/>
            <w:webHidden/>
          </w:rPr>
          <w:fldChar w:fldCharType="begin"/>
        </w:r>
        <w:r>
          <w:rPr>
            <w:noProof/>
            <w:webHidden/>
          </w:rPr>
          <w:instrText xml:space="preserve"> PAGEREF _Toc182835612 \h </w:instrText>
        </w:r>
        <w:r>
          <w:rPr>
            <w:noProof/>
            <w:webHidden/>
          </w:rPr>
        </w:r>
        <w:r>
          <w:rPr>
            <w:noProof/>
            <w:webHidden/>
          </w:rPr>
          <w:fldChar w:fldCharType="separate"/>
        </w:r>
        <w:r>
          <w:rPr>
            <w:noProof/>
            <w:webHidden/>
          </w:rPr>
          <w:t>42</w:t>
        </w:r>
        <w:r>
          <w:rPr>
            <w:noProof/>
            <w:webHidden/>
          </w:rPr>
          <w:fldChar w:fldCharType="end"/>
        </w:r>
      </w:hyperlink>
    </w:p>
    <w:p w14:paraId="7BDCC6D9" w14:textId="416A3BE0"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3" w:history="1">
        <w:r w:rsidRPr="00845E7D">
          <w:rPr>
            <w:rStyle w:val="Hyperlink"/>
            <w:noProof/>
          </w:rPr>
          <w:t xml:space="preserve">Gambar 8 </w:t>
        </w:r>
        <w:r w:rsidRPr="00845E7D">
          <w:rPr>
            <w:rStyle w:val="Hyperlink"/>
            <w:i/>
            <w:iCs/>
            <w:noProof/>
          </w:rPr>
          <w:t>Confusion Matrik</w:t>
        </w:r>
        <w:r w:rsidRPr="00845E7D">
          <w:rPr>
            <w:rStyle w:val="Hyperlink"/>
            <w:noProof/>
          </w:rPr>
          <w:t xml:space="preserve"> dan Rumus Evaluasi</w:t>
        </w:r>
        <w:r>
          <w:rPr>
            <w:noProof/>
            <w:webHidden/>
          </w:rPr>
          <w:tab/>
        </w:r>
        <w:r>
          <w:rPr>
            <w:noProof/>
            <w:webHidden/>
          </w:rPr>
          <w:fldChar w:fldCharType="begin"/>
        </w:r>
        <w:r>
          <w:rPr>
            <w:noProof/>
            <w:webHidden/>
          </w:rPr>
          <w:instrText xml:space="preserve"> PAGEREF _Toc182835613 \h </w:instrText>
        </w:r>
        <w:r>
          <w:rPr>
            <w:noProof/>
            <w:webHidden/>
          </w:rPr>
        </w:r>
        <w:r>
          <w:rPr>
            <w:noProof/>
            <w:webHidden/>
          </w:rPr>
          <w:fldChar w:fldCharType="separate"/>
        </w:r>
        <w:r>
          <w:rPr>
            <w:noProof/>
            <w:webHidden/>
          </w:rPr>
          <w:t>45</w:t>
        </w:r>
        <w:r>
          <w:rPr>
            <w:noProof/>
            <w:webHidden/>
          </w:rPr>
          <w:fldChar w:fldCharType="end"/>
        </w:r>
      </w:hyperlink>
    </w:p>
    <w:p w14:paraId="5FC57D86" w14:textId="4DABC3F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4" w:history="1">
        <w:r w:rsidRPr="00845E7D">
          <w:rPr>
            <w:rStyle w:val="Hyperlink"/>
            <w:noProof/>
          </w:rPr>
          <w:t>Gambar 9 Kurva ROC AUC</w:t>
        </w:r>
        <w:r>
          <w:rPr>
            <w:noProof/>
            <w:webHidden/>
          </w:rPr>
          <w:tab/>
        </w:r>
        <w:r>
          <w:rPr>
            <w:noProof/>
            <w:webHidden/>
          </w:rPr>
          <w:fldChar w:fldCharType="begin"/>
        </w:r>
        <w:r>
          <w:rPr>
            <w:noProof/>
            <w:webHidden/>
          </w:rPr>
          <w:instrText xml:space="preserve"> PAGEREF _Toc182835614 \h </w:instrText>
        </w:r>
        <w:r>
          <w:rPr>
            <w:noProof/>
            <w:webHidden/>
          </w:rPr>
        </w:r>
        <w:r>
          <w:rPr>
            <w:noProof/>
            <w:webHidden/>
          </w:rPr>
          <w:fldChar w:fldCharType="separate"/>
        </w:r>
        <w:r>
          <w:rPr>
            <w:noProof/>
            <w:webHidden/>
          </w:rPr>
          <w:t>46</w:t>
        </w:r>
        <w:r>
          <w:rPr>
            <w:noProof/>
            <w:webHidden/>
          </w:rPr>
          <w:fldChar w:fldCharType="end"/>
        </w:r>
      </w:hyperlink>
    </w:p>
    <w:p w14:paraId="366D5FE9" w14:textId="7B0C832E"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5" w:history="1">
        <w:r w:rsidRPr="00845E7D">
          <w:rPr>
            <w:rStyle w:val="Hyperlink"/>
            <w:noProof/>
          </w:rPr>
          <w:t xml:space="preserve">Gambar 10 Proses pengembangan </w:t>
        </w:r>
        <w:r w:rsidRPr="00845E7D">
          <w:rPr>
            <w:rStyle w:val="Hyperlink"/>
            <w:i/>
            <w:iCs/>
            <w:noProof/>
          </w:rPr>
          <w:t>machine learning</w:t>
        </w:r>
        <w:r>
          <w:rPr>
            <w:noProof/>
            <w:webHidden/>
          </w:rPr>
          <w:tab/>
        </w:r>
        <w:r>
          <w:rPr>
            <w:noProof/>
            <w:webHidden/>
          </w:rPr>
          <w:fldChar w:fldCharType="begin"/>
        </w:r>
        <w:r>
          <w:rPr>
            <w:noProof/>
            <w:webHidden/>
          </w:rPr>
          <w:instrText xml:space="preserve"> PAGEREF _Toc182835615 \h </w:instrText>
        </w:r>
        <w:r>
          <w:rPr>
            <w:noProof/>
            <w:webHidden/>
          </w:rPr>
        </w:r>
        <w:r>
          <w:rPr>
            <w:noProof/>
            <w:webHidden/>
          </w:rPr>
          <w:fldChar w:fldCharType="separate"/>
        </w:r>
        <w:r>
          <w:rPr>
            <w:noProof/>
            <w:webHidden/>
          </w:rPr>
          <w:t>49</w:t>
        </w:r>
        <w:r>
          <w:rPr>
            <w:noProof/>
            <w:webHidden/>
          </w:rPr>
          <w:fldChar w:fldCharType="end"/>
        </w:r>
      </w:hyperlink>
    </w:p>
    <w:p w14:paraId="1D054C82" w14:textId="0149D05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6" w:history="1">
        <w:r w:rsidRPr="00845E7D">
          <w:rPr>
            <w:rStyle w:val="Hyperlink"/>
            <w:noProof/>
          </w:rPr>
          <w:t>Gambar 11 Pembagian dataset</w:t>
        </w:r>
        <w:r>
          <w:rPr>
            <w:noProof/>
            <w:webHidden/>
          </w:rPr>
          <w:tab/>
        </w:r>
        <w:r>
          <w:rPr>
            <w:noProof/>
            <w:webHidden/>
          </w:rPr>
          <w:fldChar w:fldCharType="begin"/>
        </w:r>
        <w:r>
          <w:rPr>
            <w:noProof/>
            <w:webHidden/>
          </w:rPr>
          <w:instrText xml:space="preserve"> PAGEREF _Toc182835616 \h </w:instrText>
        </w:r>
        <w:r>
          <w:rPr>
            <w:noProof/>
            <w:webHidden/>
          </w:rPr>
        </w:r>
        <w:r>
          <w:rPr>
            <w:noProof/>
            <w:webHidden/>
          </w:rPr>
          <w:fldChar w:fldCharType="separate"/>
        </w:r>
        <w:r>
          <w:rPr>
            <w:noProof/>
            <w:webHidden/>
          </w:rPr>
          <w:t>51</w:t>
        </w:r>
        <w:r>
          <w:rPr>
            <w:noProof/>
            <w:webHidden/>
          </w:rPr>
          <w:fldChar w:fldCharType="end"/>
        </w:r>
      </w:hyperlink>
    </w:p>
    <w:p w14:paraId="6F54C90D" w14:textId="4515A787"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7" w:history="1">
        <w:r w:rsidRPr="00845E7D">
          <w:rPr>
            <w:rStyle w:val="Hyperlink"/>
            <w:noProof/>
          </w:rPr>
          <w:t xml:space="preserve">Gambar 12 Cara kerja </w:t>
        </w:r>
        <w:r w:rsidRPr="00845E7D">
          <w:rPr>
            <w:rStyle w:val="Hyperlink"/>
            <w:i/>
            <w:iCs/>
            <w:noProof/>
          </w:rPr>
          <w:t>decision tree</w:t>
        </w:r>
        <w:r>
          <w:rPr>
            <w:noProof/>
            <w:webHidden/>
          </w:rPr>
          <w:tab/>
        </w:r>
        <w:r>
          <w:rPr>
            <w:noProof/>
            <w:webHidden/>
          </w:rPr>
          <w:fldChar w:fldCharType="begin"/>
        </w:r>
        <w:r>
          <w:rPr>
            <w:noProof/>
            <w:webHidden/>
          </w:rPr>
          <w:instrText xml:space="preserve"> PAGEREF _Toc182835617 \h </w:instrText>
        </w:r>
        <w:r>
          <w:rPr>
            <w:noProof/>
            <w:webHidden/>
          </w:rPr>
        </w:r>
        <w:r>
          <w:rPr>
            <w:noProof/>
            <w:webHidden/>
          </w:rPr>
          <w:fldChar w:fldCharType="separate"/>
        </w:r>
        <w:r>
          <w:rPr>
            <w:noProof/>
            <w:webHidden/>
          </w:rPr>
          <w:t>51</w:t>
        </w:r>
        <w:r>
          <w:rPr>
            <w:noProof/>
            <w:webHidden/>
          </w:rPr>
          <w:fldChar w:fldCharType="end"/>
        </w:r>
      </w:hyperlink>
    </w:p>
    <w:p w14:paraId="22B1EFE9" w14:textId="518E3AC3"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8" w:history="1">
        <w:r w:rsidRPr="00845E7D">
          <w:rPr>
            <w:rStyle w:val="Hyperlink"/>
            <w:noProof/>
          </w:rPr>
          <w:t xml:space="preserve">Gambar 13 Cara kerja </w:t>
        </w:r>
        <w:r w:rsidRPr="00845E7D">
          <w:rPr>
            <w:rStyle w:val="Hyperlink"/>
            <w:i/>
            <w:iCs/>
            <w:noProof/>
          </w:rPr>
          <w:t>random forest</w:t>
        </w:r>
        <w:r>
          <w:rPr>
            <w:noProof/>
            <w:webHidden/>
          </w:rPr>
          <w:tab/>
        </w:r>
        <w:r>
          <w:rPr>
            <w:noProof/>
            <w:webHidden/>
          </w:rPr>
          <w:fldChar w:fldCharType="begin"/>
        </w:r>
        <w:r>
          <w:rPr>
            <w:noProof/>
            <w:webHidden/>
          </w:rPr>
          <w:instrText xml:space="preserve"> PAGEREF _Toc182835618 \h </w:instrText>
        </w:r>
        <w:r>
          <w:rPr>
            <w:noProof/>
            <w:webHidden/>
          </w:rPr>
        </w:r>
        <w:r>
          <w:rPr>
            <w:noProof/>
            <w:webHidden/>
          </w:rPr>
          <w:fldChar w:fldCharType="separate"/>
        </w:r>
        <w:r>
          <w:rPr>
            <w:noProof/>
            <w:webHidden/>
          </w:rPr>
          <w:t>52</w:t>
        </w:r>
        <w:r>
          <w:rPr>
            <w:noProof/>
            <w:webHidden/>
          </w:rPr>
          <w:fldChar w:fldCharType="end"/>
        </w:r>
      </w:hyperlink>
    </w:p>
    <w:p w14:paraId="10B5A93A" w14:textId="1F4D7E9C" w:rsidR="00534725" w:rsidRPr="00534725" w:rsidRDefault="00534725"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2834225"/>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2834226"/>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2834227"/>
      <w:bookmarkEnd w:id="27"/>
      <w:r>
        <w:rPr>
          <w:rFonts w:cs="Times New Roman"/>
          <w:szCs w:val="24"/>
        </w:rPr>
        <w:t>Latar Belakang</w:t>
      </w:r>
      <w:bookmarkEnd w:id="28"/>
    </w:p>
    <w:p w14:paraId="2C286000" w14:textId="77777777"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t xml:space="preserve"> 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24A05D1F"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2835606"/>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855A14">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bookmarkEnd w:id="34"/>
    </w:p>
    <w:p w14:paraId="6DBF3417" w14:textId="419B819B" w:rsidR="00855A14" w:rsidRDefault="00855A14" w:rsidP="00855A14">
      <w:pPr>
        <w:spacing w:after="0"/>
        <w:jc w:val="center"/>
        <w:rPr>
          <w:sz w:val="20"/>
          <w:szCs w:val="20"/>
        </w:rPr>
      </w:pPr>
      <w:r w:rsidRPr="00855A14">
        <w:rPr>
          <w:sz w:val="20"/>
          <w:szCs w:val="20"/>
        </w:rPr>
        <w:t xml:space="preserve">(Sumber: www. </w:t>
      </w:r>
      <w:r w:rsidRPr="00855A14">
        <w:rPr>
          <w:sz w:val="20"/>
          <w:szCs w:val="20"/>
        </w:rPr>
        <w:t>index.baselgovernance.org</w:t>
      </w:r>
      <w:r w:rsidRPr="00855A14">
        <w:rPr>
          <w:sz w:val="20"/>
          <w:szCs w:val="20"/>
        </w:rPr>
        <w:t>)</w:t>
      </w:r>
    </w:p>
    <w:p w14:paraId="0AD48EA9" w14:textId="77777777" w:rsidR="00855A14" w:rsidRPr="00855A14" w:rsidRDefault="00855A14" w:rsidP="00855A14">
      <w:pPr>
        <w:spacing w:after="0"/>
        <w:jc w:val="center"/>
        <w:rPr>
          <w:sz w:val="20"/>
          <w:szCs w:val="20"/>
        </w:rPr>
      </w:pPr>
    </w:p>
    <w:p w14:paraId="7FFFD82E" w14:textId="77777777" w:rsidR="00E0203B" w:rsidRDefault="00E0203B" w:rsidP="004073D7">
      <w:pPr>
        <w:spacing w:line="360" w:lineRule="auto"/>
        <w:ind w:firstLine="576"/>
      </w:pPr>
      <w:r>
        <w:t xml:space="preserve">Sedangkan menurut </w:t>
      </w:r>
      <w:r w:rsidRPr="00532F1D">
        <w:rPr>
          <w:i/>
          <w:iCs/>
        </w:rPr>
        <w:t>Financial Action Task Force</w:t>
      </w:r>
      <w:r w:rsidRPr="00532F1D">
        <w:t xml:space="preserve"> (FATF)</w:t>
      </w:r>
      <w:r>
        <w:t xml:space="preserve"> 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 laundry</w:t>
      </w:r>
      <w:r w:rsidR="0002205B">
        <w:t xml:space="preserve"> atau p</w:t>
      </w:r>
      <w:r w:rsidRPr="0024664D">
        <w:t xml:space="preserve">encucian uang adalah proses mengaburkan sumber dana yang </w:t>
      </w:r>
      <w:r w:rsidRPr="0024664D">
        <w:lastRenderedPageBreak/>
        <w:t xml:space="preserve">diperoleh dari kegiatan kriminal agar tampak 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77777777"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w:t>
      </w:r>
      <w:r w:rsidR="00E0203B" w:rsidRPr="00C224F4">
        <w:lastRenderedPageBreak/>
        <w:t xml:space="preserve">perilaku transaksi. Dalam </w:t>
      </w:r>
      <w:r w:rsidR="00E0203B">
        <w:t xml:space="preserve">data transaksi </w:t>
      </w:r>
      <w:r w:rsidR="00E0203B" w:rsidRPr="00C224F4">
        <w:t>yang tersedia hanya terdapat seperempat dari keseluruhan data asli</w:t>
      </w:r>
      <w:r w:rsidR="00E0203B">
        <w:t>, hal ini</w:t>
      </w:r>
      <w:r w:rsidR="00E0203B" w:rsidRPr="00C224F4">
        <w:t xml:space="preserve"> memungkinkan pengujian yang lebih terfokus. </w:t>
      </w:r>
    </w:p>
    <w:p w14:paraId="3F4A39C7" w14:textId="70A7BCAD" w:rsidR="00E0203B" w:rsidRDefault="00E0203B" w:rsidP="004073D7">
      <w:pPr>
        <w:spacing w:line="360" w:lineRule="auto"/>
        <w:ind w:firstLine="576"/>
      </w:pPr>
      <w:r w:rsidRPr="00C224F4">
        <w:t>Dataset ini mencakup total 6.362.620 sampel transaksi</w:t>
      </w:r>
      <w:r w:rsidR="003C5199">
        <w:t xml:space="preserve"> keuangan mobile</w:t>
      </w:r>
      <w:r w:rsidRPr="00C224F4">
        <w:t>, dimana 8</w:t>
      </w:r>
      <w:r w:rsidR="00D50911">
        <w:t>.</w:t>
      </w:r>
      <w:r w:rsidRPr="00C224F4">
        <w:t>213 di antaranya diidentifikasi sebagai transaksi penipuan, sedangkan 6.354.407 transaksi lainnya diklasifikasikan sebagai transaksi non-penipuan</w:t>
      </w:r>
      <w:r>
        <w:t xml:space="preserve"> </w:t>
      </w:r>
      <w:sdt>
        <w:sdtPr>
          <w:rPr>
            <w:color w:val="000000"/>
          </w:rPr>
          <w:tag w:val="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
          <w:id w:val="482359772"/>
          <w:placeholder>
            <w:docPart w:val="84698881A8254D29B839E8ACBA746BE6"/>
          </w:placeholder>
        </w:sdtPr>
        <w:sdtContent>
          <w:r w:rsidR="00105BF3" w:rsidRPr="00105BF3">
            <w:rPr>
              <w:color w:val="000000"/>
            </w:rPr>
            <w:t>(Alwadain et al., 2023)</w:t>
          </w:r>
        </w:sdtContent>
      </w:sdt>
      <w:r w:rsidRPr="00C224F4">
        <w:t xml:space="preserve">. </w:t>
      </w: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 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mencurigakan. Metode ini diterapkan pada data transaksi keuangan mobile yang bersifat sintetis dengan tujuan meningkatkan ketepatan dan kecepatan dalam mengidentifikasi potensi pelanggaran keuangan. Dengan demikian, lembaga 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182834228"/>
      <w:r>
        <w:rPr>
          <w:rFonts w:cs="Times New Roman"/>
          <w:szCs w:val="24"/>
        </w:rPr>
        <w:t>Identifikasi</w:t>
      </w:r>
      <w:bookmarkStart w:id="36" w:name="_Toc525140259"/>
      <w:bookmarkEnd w:id="36"/>
      <w:r>
        <w:rPr>
          <w:rFonts w:cs="Times New Roman"/>
          <w:szCs w:val="24"/>
        </w:rPr>
        <w:t xml:space="preserve"> Masalah</w:t>
      </w:r>
      <w:bookmarkEnd w:id="35"/>
    </w:p>
    <w:p w14:paraId="6EABE5E2" w14:textId="77777777" w:rsidR="00E0203B" w:rsidRDefault="00E0203B" w:rsidP="004073D7">
      <w:pPr>
        <w:spacing w:line="360" w:lineRule="auto"/>
        <w:ind w:firstLine="567"/>
      </w:pPr>
      <w:r>
        <w:t>Berdasarkan permasalahan sebelumnya, maka dapat dirumuskan masalah yang dibahas sebagai berikut:</w:t>
      </w:r>
    </w:p>
    <w:p w14:paraId="539F08C9" w14:textId="180F5E50" w:rsidR="00E0203B" w:rsidRDefault="00E0203B" w:rsidP="004073D7">
      <w:pPr>
        <w:pStyle w:val="ListParagraph"/>
        <w:numPr>
          <w:ilvl w:val="0"/>
          <w:numId w:val="4"/>
        </w:numPr>
        <w:spacing w:line="360" w:lineRule="auto"/>
        <w:ind w:left="567" w:hanging="284"/>
      </w:pPr>
      <w:r>
        <w:lastRenderedPageBreak/>
        <w:t xml:space="preserve">Data keuangan sering kali bersifat rahasia dan sulit diakses sehingga menghambat penelitian dan pengembangan model </w:t>
      </w:r>
      <w:r w:rsidR="00936BE4" w:rsidRPr="00936BE4">
        <w:rPr>
          <w:i/>
          <w:iCs/>
        </w:rPr>
        <w:t>fraud detection</w:t>
      </w:r>
      <w:r>
        <w:t xml:space="preserve"> atau transaksi keuangan mencurigakan</w:t>
      </w:r>
      <w:r w:rsidR="00630CA1">
        <w:t xml:space="preserve"> berbasis</w:t>
      </w:r>
      <w:r w:rsidR="00630CA1" w:rsidRPr="00630CA1">
        <w:rPr>
          <w:i/>
          <w:iCs/>
        </w:rPr>
        <w:t xml:space="preserve"> machine learning</w:t>
      </w:r>
      <w:r w:rsidR="00630CA1">
        <w:t>;</w:t>
      </w:r>
    </w:p>
    <w:p w14:paraId="1720E043" w14:textId="39E25182" w:rsidR="00E0203B" w:rsidRDefault="00E0203B" w:rsidP="004073D7">
      <w:pPr>
        <w:pStyle w:val="ListParagraph"/>
        <w:numPr>
          <w:ilvl w:val="0"/>
          <w:numId w:val="4"/>
        </w:numPr>
        <w:spacing w:line="360" w:lineRule="auto"/>
        <w:ind w:left="567" w:hanging="284"/>
      </w:pPr>
      <w:r>
        <w:t xml:space="preserve">Metode tradisional kurang efektif dalam menilai risiko dan mendeteksi </w:t>
      </w:r>
      <w:r w:rsidRPr="00A14AF4">
        <w:rPr>
          <w:i/>
          <w:iCs/>
        </w:rPr>
        <w:t>fraud</w:t>
      </w:r>
      <w:r>
        <w:t xml:space="preserve"> atau transaksi keuangan mencurigakan secara cepat</w:t>
      </w:r>
      <w:r w:rsidR="006A19CF">
        <w:t xml:space="preserve"> karena kompleksitas data transaksi keuangan dan proses yang dilakukan.</w:t>
      </w:r>
    </w:p>
    <w:p w14:paraId="63482AA0" w14:textId="3C680E4B" w:rsidR="00E0203B" w:rsidRPr="00882A4A" w:rsidRDefault="003E1FA2" w:rsidP="004073D7">
      <w:pPr>
        <w:pStyle w:val="ListParagraph"/>
        <w:numPr>
          <w:ilvl w:val="0"/>
          <w:numId w:val="4"/>
        </w:numPr>
        <w:spacing w:line="360" w:lineRule="auto"/>
        <w:ind w:left="567" w:hanging="284"/>
      </w:pPr>
      <w:r>
        <w:t xml:space="preserve">Pemilihan model </w:t>
      </w:r>
      <w:r w:rsidRPr="003E1FA2">
        <w:rPr>
          <w:i/>
          <w:iCs/>
        </w:rPr>
        <w:t>machine learning</w:t>
      </w:r>
      <w:r>
        <w:t xml:space="preserve"> yang tepat menjadi </w:t>
      </w:r>
      <w:r w:rsidR="009C3BBB">
        <w:t>hal yang krusial</w:t>
      </w:r>
      <w:r>
        <w:t xml:space="preserve"> dalam memberikan hasil yang akurat dan sesuai dengan kebutuhan</w:t>
      </w:r>
      <w:r w:rsidR="00A67D18">
        <w:t xml:space="preserve"> </w:t>
      </w:r>
      <w:r w:rsidR="006A19CF">
        <w:t xml:space="preserve">dalam pengembangan </w:t>
      </w:r>
      <w:r w:rsidR="006A19CF" w:rsidRPr="006A19CF">
        <w:rPr>
          <w:i/>
          <w:iCs/>
        </w:rPr>
        <w:t>fraud detection.</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7" w:name="_Toc525140260"/>
      <w:bookmarkStart w:id="38" w:name="_Toc182834229"/>
      <w:r>
        <w:rPr>
          <w:rFonts w:cs="Times New Roman"/>
          <w:szCs w:val="24"/>
        </w:rPr>
        <w:t xml:space="preserve">Tujuan </w:t>
      </w:r>
      <w:bookmarkEnd w:id="37"/>
      <w:r>
        <w:rPr>
          <w:rFonts w:cs="Times New Roman"/>
          <w:szCs w:val="24"/>
        </w:rPr>
        <w:t>Tugas Akhir</w:t>
      </w:r>
      <w:bookmarkEnd w:id="38"/>
    </w:p>
    <w:p w14:paraId="046EFE47" w14:textId="77777777" w:rsidR="00E0203B" w:rsidRDefault="00E0203B" w:rsidP="004073D7">
      <w:pPr>
        <w:pStyle w:val="ListParagraph"/>
        <w:spacing w:line="360" w:lineRule="auto"/>
        <w:ind w:left="0" w:firstLine="567"/>
      </w:pPr>
      <w:r w:rsidRPr="00346AA5">
        <w:t>Dalam penelitian ini terdapat beberapa tujuan yang ingin dicapai pada penelitian in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5BC82971"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p>
    <w:p w14:paraId="5A43996C" w14:textId="77777777" w:rsidR="00E0203B" w:rsidRDefault="00E0203B" w:rsidP="004073D7">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6E61BC7E" w14:textId="415079C2" w:rsidR="00E0203B" w:rsidRPr="00346AA5"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525140261"/>
      <w:bookmarkStart w:id="40" w:name="_Toc182834230"/>
      <w:r>
        <w:rPr>
          <w:rFonts w:cs="Times New Roman"/>
          <w:szCs w:val="24"/>
        </w:rPr>
        <w:t xml:space="preserve">Manfaat </w:t>
      </w:r>
      <w:bookmarkEnd w:id="39"/>
      <w:r>
        <w:rPr>
          <w:rFonts w:cs="Times New Roman"/>
          <w:szCs w:val="24"/>
        </w:rPr>
        <w:t>Tugas Akhir</w:t>
      </w:r>
      <w:bookmarkEnd w:id="40"/>
    </w:p>
    <w:p w14:paraId="4506A067" w14:textId="77777777" w:rsidR="00E0203B" w:rsidRDefault="00E0203B" w:rsidP="004073D7">
      <w:pPr>
        <w:spacing w:line="360" w:lineRule="auto"/>
      </w:pPr>
      <w:r w:rsidRPr="00444D60">
        <w:t>Dengan adanya penelitian ini di 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lastRenderedPageBreak/>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1" w:name="_Toc182834231"/>
      <w:r>
        <w:rPr>
          <w:rFonts w:cs="Times New Roman"/>
          <w:szCs w:val="24"/>
        </w:rPr>
        <w:t>Lingkup Tugas Akhir</w:t>
      </w:r>
      <w:bookmarkEnd w:id="41"/>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2" w:name="_Toc182834232"/>
      <w:r>
        <w:rPr>
          <w:lang w:val="en-GB"/>
        </w:rPr>
        <w:t>Kerangka Berpikir</w:t>
      </w:r>
      <w:bookmarkEnd w:id="42"/>
    </w:p>
    <w:p w14:paraId="5B0B5BFB" w14:textId="77777777" w:rsidR="00E0203B" w:rsidRDefault="00E0203B" w:rsidP="004073D7">
      <w:pPr>
        <w:spacing w:line="360" w:lineRule="auto"/>
        <w:rPr>
          <w:lang w:val="en-GB"/>
        </w:rPr>
      </w:pPr>
      <w:r w:rsidRPr="00123B8F">
        <w:rPr>
          <w:lang w:val="en-GB"/>
        </w:rPr>
        <w:tab/>
      </w:r>
      <w:r w:rsidRPr="002631D1">
        <w:rPr>
          <w:lang w:val="en-GB"/>
        </w:rPr>
        <w:t>Berdasarkan perumusan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lastRenderedPageBreak/>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000F0C55" w:rsidR="007701B1" w:rsidRPr="00855A14" w:rsidRDefault="00855A14" w:rsidP="00855A14">
      <w:pPr>
        <w:pStyle w:val="Caption"/>
        <w:jc w:val="center"/>
        <w:rPr>
          <w:sz w:val="20"/>
          <w:szCs w:val="20"/>
          <w:lang w:val="en-GB"/>
        </w:rPr>
      </w:pPr>
      <w:bookmarkStart w:id="43" w:name="_Toc182835607"/>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 Berpikir Penelitian</w:t>
      </w:r>
      <w:bookmarkEnd w:id="43"/>
    </w:p>
    <w:p w14:paraId="405F60BC" w14:textId="77777777" w:rsidR="00E0203B" w:rsidRDefault="00E0203B" w:rsidP="004073D7">
      <w:pPr>
        <w:pStyle w:val="Heading2"/>
        <w:numPr>
          <w:ilvl w:val="1"/>
          <w:numId w:val="2"/>
        </w:numPr>
        <w:spacing w:before="0" w:line="360" w:lineRule="auto"/>
        <w:ind w:hanging="720"/>
      </w:pPr>
      <w:bookmarkStart w:id="44" w:name="_Toc182834233"/>
      <w:r>
        <w:rPr>
          <w:rFonts w:cs="Times New Roman"/>
          <w:szCs w:val="24"/>
        </w:rPr>
        <w:t>Sistematika Penulisan Tugas Akhir</w:t>
      </w:r>
      <w:bookmarkEnd w:id="44"/>
    </w:p>
    <w:p w14:paraId="260EEC35" w14:textId="77777777" w:rsidR="00E0203B" w:rsidRPr="00444D60"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77777777"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rumusan, batasan, tujuan dan manfaat dibuatnya penulisan skripsi ini.</w:t>
      </w:r>
    </w:p>
    <w:p w14:paraId="164172B6"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 TINJUA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lastRenderedPageBreak/>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5" w:name="_Toc525140262"/>
      <w:bookmarkStart w:id="46" w:name="_Toc182834234"/>
      <w:bookmarkEnd w:id="45"/>
      <w:r>
        <w:rPr>
          <w:rFonts w:cs="Times New Roman"/>
          <w:szCs w:val="24"/>
        </w:rPr>
        <w:t>TINJAUAN PUSTAKA</w:t>
      </w:r>
      <w:bookmarkEnd w:id="46"/>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7" w:name="_Toc182834235"/>
      <w:r>
        <w:rPr>
          <w:rFonts w:cs="Times New Roman"/>
          <w:szCs w:val="24"/>
        </w:rPr>
        <w:t>Penelitian Sebelumnya</w:t>
      </w:r>
      <w:bookmarkEnd w:id="47"/>
    </w:p>
    <w:p w14:paraId="23F80076" w14:textId="66173C06"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tbl>
      <w:tblPr>
        <w:tblStyle w:val="TableGrid"/>
        <w:tblW w:w="0" w:type="auto"/>
        <w:tblInd w:w="-885" w:type="dxa"/>
        <w:tblLook w:val="04A0" w:firstRow="1" w:lastRow="0" w:firstColumn="1" w:lastColumn="0" w:noHBand="0" w:noVBand="1"/>
      </w:tblPr>
      <w:tblGrid>
        <w:gridCol w:w="567"/>
        <w:gridCol w:w="2667"/>
        <w:gridCol w:w="2209"/>
        <w:gridCol w:w="3453"/>
      </w:tblGrid>
      <w:tr w:rsidR="00E0203B" w14:paraId="49D03947" w14:textId="77777777" w:rsidTr="00A41003">
        <w:tc>
          <w:tcPr>
            <w:tcW w:w="567" w:type="dxa"/>
          </w:tcPr>
          <w:p w14:paraId="4DEEB590" w14:textId="77777777" w:rsidR="00E0203B" w:rsidRDefault="00E0203B" w:rsidP="004073D7">
            <w:pPr>
              <w:spacing w:line="360" w:lineRule="auto"/>
              <w:jc w:val="center"/>
            </w:pPr>
            <w:r>
              <w:t>NO</w:t>
            </w:r>
          </w:p>
        </w:tc>
        <w:tc>
          <w:tcPr>
            <w:tcW w:w="2717" w:type="dxa"/>
          </w:tcPr>
          <w:p w14:paraId="59B82CE7" w14:textId="77777777" w:rsidR="00E0203B" w:rsidRDefault="00E0203B" w:rsidP="004073D7">
            <w:pPr>
              <w:spacing w:line="360" w:lineRule="auto"/>
              <w:jc w:val="center"/>
            </w:pPr>
            <w:r>
              <w:t>Nama Jurnal</w:t>
            </w:r>
          </w:p>
        </w:tc>
        <w:tc>
          <w:tcPr>
            <w:tcW w:w="2245" w:type="dxa"/>
          </w:tcPr>
          <w:p w14:paraId="099F80B9" w14:textId="77777777" w:rsidR="00E0203B" w:rsidRDefault="00E0203B" w:rsidP="004073D7">
            <w:pPr>
              <w:spacing w:line="360" w:lineRule="auto"/>
              <w:jc w:val="center"/>
            </w:pPr>
            <w:r>
              <w:t>Peneliti</w:t>
            </w:r>
          </w:p>
        </w:tc>
        <w:tc>
          <w:tcPr>
            <w:tcW w:w="3509" w:type="dxa"/>
          </w:tcPr>
          <w:p w14:paraId="4719F4C6" w14:textId="77777777" w:rsidR="00E0203B" w:rsidRDefault="00E0203B" w:rsidP="004073D7">
            <w:pPr>
              <w:spacing w:line="360" w:lineRule="auto"/>
              <w:jc w:val="center"/>
            </w:pPr>
            <w:r>
              <w:t>Hasil Penelitian</w:t>
            </w:r>
          </w:p>
        </w:tc>
      </w:tr>
      <w:tr w:rsidR="00E0203B" w14:paraId="05556605" w14:textId="77777777" w:rsidTr="00A41003">
        <w:tc>
          <w:tcPr>
            <w:tcW w:w="567" w:type="dxa"/>
          </w:tcPr>
          <w:p w14:paraId="54324178" w14:textId="77777777" w:rsidR="00E0203B" w:rsidRDefault="00E0203B" w:rsidP="004073D7">
            <w:pPr>
              <w:spacing w:line="360" w:lineRule="auto"/>
            </w:pPr>
            <w:r>
              <w:t>1</w:t>
            </w:r>
          </w:p>
        </w:tc>
        <w:tc>
          <w:tcPr>
            <w:tcW w:w="2717" w:type="dxa"/>
          </w:tcPr>
          <w:p w14:paraId="270668EB" w14:textId="77777777" w:rsidR="00E0203B" w:rsidRDefault="00E0203B" w:rsidP="003A0D46">
            <w:pPr>
              <w:spacing w:line="360" w:lineRule="auto"/>
              <w:jc w:val="center"/>
            </w:pPr>
            <w:r w:rsidRPr="00A13F7A">
              <w:t>Predicting Mobile Money Transaction Fraud using Machine Learning Algorithms</w:t>
            </w:r>
          </w:p>
        </w:tc>
        <w:tc>
          <w:tcPr>
            <w:tcW w:w="2245"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509" w:type="dxa"/>
          </w:tcPr>
          <w:p w14:paraId="1342D0EA" w14:textId="7777777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Pr="00E0203B">
              <w:rPr>
                <w:i/>
                <w:iCs/>
              </w:rPr>
              <w:t>logistic regression, random forest</w:t>
            </w:r>
            <w:r w:rsidRPr="00A13F7A">
              <w:t xml:space="preserve">, dan </w:t>
            </w:r>
            <w:r w:rsidRPr="00E0203B">
              <w:rPr>
                <w:i/>
                <w:iCs/>
              </w:rPr>
              <w:t>stochastic gradient descent</w:t>
            </w:r>
            <w:r w:rsidRPr="00A13F7A">
              <w:t xml:space="preserve"> untuk mendeteksi penipuan dalam transaksi uang elektronik dengan</w:t>
            </w:r>
            <w:r>
              <w:t xml:space="preserve"> menggunakan</w:t>
            </w:r>
            <w:r w:rsidRPr="00A13F7A">
              <w:t xml:space="preserve"> data yang dihasilkan dari PaySim dan teknik SMOTE-ENN </w:t>
            </w:r>
            <w:r>
              <w:t xml:space="preserve">digunakan </w:t>
            </w:r>
            <w:r w:rsidRPr="00A13F7A">
              <w:t>untuk menangani ketidakseimbangan kelas. Hasil</w:t>
            </w:r>
            <w:r>
              <w:t>nya</w:t>
            </w:r>
            <w:r w:rsidRPr="00A13F7A">
              <w:t xml:space="preserve"> menunjukkan bahwa </w:t>
            </w:r>
            <w:r w:rsidRPr="00E0203B">
              <w:rPr>
                <w:i/>
                <w:iCs/>
              </w:rPr>
              <w:t>random forest</w:t>
            </w:r>
            <w:r w:rsidRPr="00A13F7A">
              <w:t xml:space="preserve"> adalah model paling akurat dengan tingkat akurasi 89% dan MCC 0,78</w:t>
            </w:r>
            <w:r>
              <w:t xml:space="preserve"> </w:t>
            </w:r>
            <w:r>
              <w:lastRenderedPageBreak/>
              <w:t>sehingga</w:t>
            </w:r>
            <w:r w:rsidRPr="00A13F7A">
              <w:t xml:space="preserve"> menjadikannya </w:t>
            </w:r>
            <w:r>
              <w:t>model</w:t>
            </w:r>
            <w:r w:rsidRPr="00A13F7A">
              <w:t xml:space="preserve"> yang efektif dalam mendeteksi aktivitas penipuan dan pencucian uang.</w:t>
            </w:r>
          </w:p>
        </w:tc>
      </w:tr>
      <w:tr w:rsidR="00E0203B" w14:paraId="0D2763E9" w14:textId="77777777" w:rsidTr="00A41003">
        <w:tc>
          <w:tcPr>
            <w:tcW w:w="567" w:type="dxa"/>
          </w:tcPr>
          <w:p w14:paraId="38378C75" w14:textId="77777777" w:rsidR="00E0203B" w:rsidRDefault="00E0203B" w:rsidP="004073D7">
            <w:pPr>
              <w:spacing w:line="360" w:lineRule="auto"/>
            </w:pPr>
            <w:r>
              <w:t>2</w:t>
            </w:r>
          </w:p>
        </w:tc>
        <w:tc>
          <w:tcPr>
            <w:tcW w:w="2717" w:type="dxa"/>
          </w:tcPr>
          <w:p w14:paraId="461438A6" w14:textId="77777777" w:rsidR="00E0203B" w:rsidRDefault="00E0203B" w:rsidP="003A0D46">
            <w:pPr>
              <w:spacing w:line="360" w:lineRule="auto"/>
              <w:jc w:val="center"/>
            </w:pPr>
            <w:r w:rsidRPr="00F23E49">
              <w:t>Estimating Financial Fraud through Transaction-Level Features and Machine Learning</w:t>
            </w:r>
          </w:p>
        </w:tc>
        <w:tc>
          <w:tcPr>
            <w:tcW w:w="2245"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509" w:type="dxa"/>
          </w:tcPr>
          <w:p w14:paraId="4C810847" w14:textId="031DE1CB"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 xml:space="preserve">seimbangan data transaksi penipuan. Hasilnya menunjukkan bahwa </w:t>
            </w:r>
            <w:r w:rsidRPr="00E0203B">
              <w:rPr>
                <w:i/>
                <w:iCs/>
              </w:rPr>
              <w:t xml:space="preserve">XGBoost </w:t>
            </w:r>
            <w:r w:rsidRPr="00F23E49">
              <w:t>memberikan kinerja terbaik dengan akurasi 99,9% dan F1-score 0,999 dalam mendeteksi transaksi penipuan.</w:t>
            </w:r>
          </w:p>
        </w:tc>
      </w:tr>
      <w:tr w:rsidR="00E0203B" w14:paraId="2E640122" w14:textId="77777777" w:rsidTr="00A41003">
        <w:tc>
          <w:tcPr>
            <w:tcW w:w="567" w:type="dxa"/>
          </w:tcPr>
          <w:p w14:paraId="3B30AC80" w14:textId="77777777" w:rsidR="00E0203B" w:rsidRDefault="00E0203B" w:rsidP="004073D7">
            <w:pPr>
              <w:spacing w:line="360" w:lineRule="auto"/>
            </w:pPr>
            <w:r>
              <w:t>3</w:t>
            </w:r>
          </w:p>
        </w:tc>
        <w:tc>
          <w:tcPr>
            <w:tcW w:w="2717" w:type="dxa"/>
          </w:tcPr>
          <w:p w14:paraId="55566F95" w14:textId="77777777" w:rsidR="00E0203B" w:rsidRDefault="00E0203B" w:rsidP="003A0D46">
            <w:pPr>
              <w:spacing w:line="360" w:lineRule="auto"/>
              <w:jc w:val="center"/>
            </w:pPr>
            <w:r w:rsidRPr="00F23E49">
              <w:t>Intelligent Anti-Money Laundering Fraud Control Using Graph-Based Machine Learning Model for the Financial Domain</w:t>
            </w:r>
          </w:p>
        </w:tc>
        <w:tc>
          <w:tcPr>
            <w:tcW w:w="2245"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509" w:type="dxa"/>
          </w:tcPr>
          <w:p w14:paraId="542F1C78" w14:textId="77777777"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k dari AMLSim yang mencakup 100 ribu akun dan 5,3 juta transaksi. Hasilnya menunjukkan bahwa model GCN mampu mencapai akurasi 77-79% dalam mendeteksi transaksi mencurigakan</w:t>
            </w:r>
            <w:r>
              <w:t>.</w:t>
            </w:r>
          </w:p>
        </w:tc>
      </w:tr>
      <w:tr w:rsidR="00E0203B" w14:paraId="47D7C124" w14:textId="77777777" w:rsidTr="00A41003">
        <w:tc>
          <w:tcPr>
            <w:tcW w:w="567" w:type="dxa"/>
          </w:tcPr>
          <w:p w14:paraId="4D8C5183" w14:textId="77777777" w:rsidR="00E0203B" w:rsidRDefault="00E0203B" w:rsidP="004073D7">
            <w:pPr>
              <w:spacing w:line="360" w:lineRule="auto"/>
            </w:pPr>
            <w:r>
              <w:t>4</w:t>
            </w:r>
          </w:p>
        </w:tc>
        <w:tc>
          <w:tcPr>
            <w:tcW w:w="2717" w:type="dxa"/>
          </w:tcPr>
          <w:p w14:paraId="1B1FF877" w14:textId="77777777" w:rsidR="00E0203B" w:rsidRDefault="00E0203B" w:rsidP="003A0D46">
            <w:pPr>
              <w:spacing w:line="360" w:lineRule="auto"/>
              <w:jc w:val="center"/>
            </w:pPr>
            <w:r w:rsidRPr="00F23E49">
              <w:t xml:space="preserve">Unmasking Banking </w:t>
            </w:r>
            <w:r w:rsidRPr="00F23E49">
              <w:lastRenderedPageBreak/>
              <w:t>Fraud: Unleashing the Power of Machine Learning and Explainable AI (XAI) on Imbalanced Data</w:t>
            </w:r>
          </w:p>
        </w:tc>
        <w:tc>
          <w:tcPr>
            <w:tcW w:w="2245" w:type="dxa"/>
          </w:tcPr>
          <w:p w14:paraId="348BB9F5" w14:textId="77777777" w:rsidR="00E0203B" w:rsidRDefault="0010596D" w:rsidP="004073D7">
            <w:pPr>
              <w:spacing w:line="360" w:lineRule="auto"/>
              <w:jc w:val="left"/>
            </w:pPr>
            <w:r>
              <w:lastRenderedPageBreak/>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509" w:type="dxa"/>
          </w:tcPr>
          <w:p w14:paraId="6F69C5D7" w14:textId="77777777" w:rsidR="00E0203B" w:rsidRDefault="00E0203B" w:rsidP="004073D7">
            <w:pPr>
              <w:spacing w:line="360" w:lineRule="auto"/>
            </w:pPr>
            <w:r w:rsidRPr="00F23E49">
              <w:t xml:space="preserve">Penelitian ini menggunakan </w:t>
            </w:r>
            <w:r w:rsidRPr="00F23E49">
              <w:lastRenderedPageBreak/>
              <w:t xml:space="preserve">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 paling unggul dengan akurasi 99,88%, </w:t>
            </w:r>
            <w:r w:rsidRPr="00EE291A">
              <w:rPr>
                <w:i/>
                <w:iCs/>
              </w:rPr>
              <w:t xml:space="preserve">precision </w:t>
            </w:r>
            <w:r w:rsidRPr="00F23E49">
              <w:t xml:space="preserve">0,96, dan </w:t>
            </w:r>
            <w:r w:rsidRPr="00EE291A">
              <w:rPr>
                <w:i/>
                <w:iCs/>
              </w:rPr>
              <w:t>recall</w:t>
            </w:r>
            <w:r w:rsidRPr="00F23E49">
              <w:t xml:space="preserve"> 0,88 dalam mendeteksi penipuan perbankan.</w:t>
            </w:r>
          </w:p>
        </w:tc>
      </w:tr>
      <w:tr w:rsidR="00E0203B" w14:paraId="74608913" w14:textId="77777777" w:rsidTr="00A41003">
        <w:tc>
          <w:tcPr>
            <w:tcW w:w="567" w:type="dxa"/>
          </w:tcPr>
          <w:p w14:paraId="3B195B9E" w14:textId="77777777" w:rsidR="00E0203B" w:rsidRDefault="00E0203B" w:rsidP="004073D7">
            <w:pPr>
              <w:spacing w:line="360" w:lineRule="auto"/>
            </w:pPr>
            <w:r>
              <w:t>5</w:t>
            </w:r>
          </w:p>
        </w:tc>
        <w:tc>
          <w:tcPr>
            <w:tcW w:w="2717" w:type="dxa"/>
          </w:tcPr>
          <w:p w14:paraId="56DC988F" w14:textId="77777777" w:rsidR="00E0203B" w:rsidRDefault="00E0203B" w:rsidP="003A0D46">
            <w:pPr>
              <w:spacing w:line="360" w:lineRule="auto"/>
              <w:jc w:val="center"/>
            </w:pPr>
            <w:r w:rsidRPr="00EA5DC4">
              <w:t>Financial Fraud Detection through the Application of Machine Learning Techniques: A Literature Review</w:t>
            </w:r>
          </w:p>
        </w:tc>
        <w:tc>
          <w:tcPr>
            <w:tcW w:w="2245"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509" w:type="dxa"/>
          </w:tcPr>
          <w:p w14:paraId="06FB5E62" w14:textId="77777777"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EE291A">
              <w:rPr>
                <w:i/>
                <w:iCs/>
              </w:rPr>
              <w:t>SVM</w:t>
            </w:r>
            <w:r w:rsidRPr="00EA5DC4">
              <w:t xml:space="preserve"> </w:t>
            </w:r>
            <w:r w:rsidR="00EE291A">
              <w:t xml:space="preserve">adalah model </w:t>
            </w:r>
            <w:r w:rsidRPr="00EA5DC4">
              <w:t>yang memberikan hasil terbaik dalam mendeteksi penipuan, diukur menggunakan metrik seperti Precision, Recall, dan F1 Score.</w:t>
            </w:r>
          </w:p>
        </w:tc>
      </w:tr>
      <w:tr w:rsidR="00E0203B" w14:paraId="45962D00" w14:textId="77777777" w:rsidTr="00A41003">
        <w:tc>
          <w:tcPr>
            <w:tcW w:w="567" w:type="dxa"/>
          </w:tcPr>
          <w:p w14:paraId="367795F0" w14:textId="77777777" w:rsidR="00E0203B" w:rsidRDefault="00E0203B" w:rsidP="004073D7">
            <w:pPr>
              <w:spacing w:line="360" w:lineRule="auto"/>
            </w:pPr>
            <w:r>
              <w:lastRenderedPageBreak/>
              <w:t>6</w:t>
            </w:r>
          </w:p>
        </w:tc>
        <w:tc>
          <w:tcPr>
            <w:tcW w:w="2717" w:type="dxa"/>
          </w:tcPr>
          <w:p w14:paraId="24BFF1BB" w14:textId="77777777" w:rsidR="00E0203B" w:rsidRDefault="00E0203B" w:rsidP="003A0D46">
            <w:pPr>
              <w:spacing w:line="360" w:lineRule="auto"/>
              <w:jc w:val="center"/>
            </w:pPr>
            <w:r w:rsidRPr="00C2579D">
              <w:t>Fraud Detection in Mobile Payment Systems using an XGBoost-based Framework</w:t>
            </w:r>
          </w:p>
        </w:tc>
        <w:tc>
          <w:tcPr>
            <w:tcW w:w="2245"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509" w:type="dxa"/>
          </w:tcPr>
          <w:p w14:paraId="635817CE" w14:textId="77777777"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 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A41003">
        <w:tc>
          <w:tcPr>
            <w:tcW w:w="567" w:type="dxa"/>
          </w:tcPr>
          <w:p w14:paraId="2D4939CF" w14:textId="77777777" w:rsidR="00E0203B" w:rsidRDefault="00E0203B" w:rsidP="004073D7">
            <w:pPr>
              <w:spacing w:line="360" w:lineRule="auto"/>
            </w:pPr>
            <w:r>
              <w:t>7</w:t>
            </w:r>
          </w:p>
        </w:tc>
        <w:tc>
          <w:tcPr>
            <w:tcW w:w="2717" w:type="dxa"/>
          </w:tcPr>
          <w:p w14:paraId="6D3B87BF" w14:textId="77777777" w:rsidR="00E0203B" w:rsidRDefault="00E0203B" w:rsidP="003A0D46">
            <w:pPr>
              <w:spacing w:line="360" w:lineRule="auto"/>
              <w:jc w:val="center"/>
            </w:pPr>
            <w:r w:rsidRPr="00F636DB">
              <w:t>Mobile Money Fraud Prediction—A Cross-Case Analysis on the Efficiency of Support Vector Machines, Gradient Boosted Decision Trees, and Naïve Bayes Algorithms</w:t>
            </w:r>
          </w:p>
        </w:tc>
        <w:tc>
          <w:tcPr>
            <w:tcW w:w="2245"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509" w:type="dxa"/>
          </w:tcPr>
          <w:p w14:paraId="164154CF" w14:textId="1879F854"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penipuan pada transaksi uang mobile. Hasilnya menunjukkan bahwa </w:t>
            </w:r>
            <w:r w:rsidRPr="00C41DAB">
              <w:t>GBDT</w:t>
            </w:r>
            <w:r w:rsidRPr="00EE291A">
              <w:rPr>
                <w:i/>
                <w:iCs/>
              </w:rPr>
              <w:t xml:space="preserve"> </w:t>
            </w:r>
            <w:r w:rsidRPr="00F636DB">
              <w:t xml:space="preserve">memberikan performa terbaik dengan akurasi 99,90% dan F1-Score 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F1-Score 90%</w:t>
            </w:r>
          </w:p>
        </w:tc>
      </w:tr>
      <w:tr w:rsidR="00E0203B" w14:paraId="6D8B982D" w14:textId="77777777" w:rsidTr="00A41003">
        <w:tc>
          <w:tcPr>
            <w:tcW w:w="567" w:type="dxa"/>
          </w:tcPr>
          <w:p w14:paraId="5A4B0C20" w14:textId="77777777" w:rsidR="00E0203B" w:rsidRDefault="00E0203B" w:rsidP="004073D7">
            <w:pPr>
              <w:spacing w:line="360" w:lineRule="auto"/>
            </w:pPr>
            <w:r>
              <w:t>8</w:t>
            </w:r>
          </w:p>
        </w:tc>
        <w:tc>
          <w:tcPr>
            <w:tcW w:w="2717" w:type="dxa"/>
          </w:tcPr>
          <w:p w14:paraId="0C1D1E04" w14:textId="77777777" w:rsidR="00E0203B" w:rsidRPr="00F636DB" w:rsidRDefault="00E0203B" w:rsidP="003A0D46">
            <w:pPr>
              <w:spacing w:line="360" w:lineRule="auto"/>
              <w:jc w:val="center"/>
            </w:pPr>
            <w:r w:rsidRPr="00170C3E">
              <w:t>A Synthetic Data Set to Benchmark Anti-Money Laundering Methods</w:t>
            </w:r>
          </w:p>
        </w:tc>
        <w:tc>
          <w:tcPr>
            <w:tcW w:w="2245" w:type="dxa"/>
          </w:tcPr>
          <w:p w14:paraId="541532A1" w14:textId="77777777" w:rsidR="00E0203B" w:rsidRPr="00F636DB" w:rsidRDefault="0010596D" w:rsidP="004073D7">
            <w:pPr>
              <w:spacing w:line="360" w:lineRule="auto"/>
              <w:jc w:val="left"/>
            </w:pPr>
            <w:r>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Jensen et al., 2023)</w:t>
            </w:r>
            <w:r>
              <w:fldChar w:fldCharType="end"/>
            </w:r>
          </w:p>
        </w:tc>
        <w:tc>
          <w:tcPr>
            <w:tcW w:w="3509" w:type="dxa"/>
          </w:tcPr>
          <w:p w14:paraId="4C4426A6" w14:textId="48648109" w:rsidR="00E0203B" w:rsidRPr="00F636DB" w:rsidRDefault="00E0203B" w:rsidP="004073D7">
            <w:pPr>
              <w:spacing w:line="360" w:lineRule="auto"/>
            </w:pPr>
            <w:r w:rsidRPr="00170C3E">
              <w:t xml:space="preserve">Penelitian ini menggunakan dataset sintetik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w:t>
            </w:r>
            <w:r w:rsidRPr="00170C3E">
              <w:lastRenderedPageBreak/>
              <w:t xml:space="preserve">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Pr="00C41DAB">
              <w:rPr>
                <w:i/>
                <w:iCs/>
              </w:rPr>
              <w:t>logistic regression</w:t>
            </w:r>
            <w:r w:rsidRPr="00170C3E">
              <w:t xml:space="preserve"> dan </w:t>
            </w:r>
            <w:r w:rsidRPr="00C41DAB">
              <w:rPr>
                <w:i/>
                <w:iCs/>
              </w:rPr>
              <w:t>gradient boosted 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A41003">
        <w:tc>
          <w:tcPr>
            <w:tcW w:w="567" w:type="dxa"/>
          </w:tcPr>
          <w:p w14:paraId="1F59E971" w14:textId="77777777" w:rsidR="00E0203B" w:rsidRDefault="00E0203B" w:rsidP="004073D7">
            <w:pPr>
              <w:spacing w:line="360" w:lineRule="auto"/>
            </w:pPr>
            <w:r>
              <w:t>9</w:t>
            </w:r>
          </w:p>
        </w:tc>
        <w:tc>
          <w:tcPr>
            <w:tcW w:w="2717" w:type="dxa"/>
          </w:tcPr>
          <w:p w14:paraId="575D4787" w14:textId="77777777" w:rsidR="00E0203B" w:rsidRPr="00170C3E" w:rsidRDefault="00E0203B" w:rsidP="003A0D46">
            <w:pPr>
              <w:spacing w:line="360" w:lineRule="auto"/>
              <w:jc w:val="center"/>
            </w:pPr>
            <w:r w:rsidRPr="00170C3E">
              <w:t>Advantages of the PaySim Simulator for Improving Financial Fraud Controls</w:t>
            </w:r>
          </w:p>
        </w:tc>
        <w:tc>
          <w:tcPr>
            <w:tcW w:w="2245"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509" w:type="dxa"/>
          </w:tcPr>
          <w:p w14:paraId="4C9960DF" w14:textId="4C0913E5" w:rsidR="00E0203B" w:rsidRPr="00170C3E" w:rsidRDefault="00E0203B" w:rsidP="004073D7">
            <w:pPr>
              <w:spacing w:line="360" w:lineRule="auto"/>
            </w:pPr>
            <w:r w:rsidRPr="00170C3E">
              <w:t>Penelitian ini menggunakan simulator PaySim berbasis agen untuk menghasilkan dataset sinteti</w:t>
            </w:r>
            <w:r w:rsidR="00C41DAB">
              <w:t>s</w:t>
            </w:r>
            <w:r w:rsidRPr="00170C3E">
              <w:t xml:space="preserve"> dari data keuangan anonim yang menyerupai dinamika dan statistik transaksi </w:t>
            </w:r>
            <w:r w:rsidR="00C41DAB">
              <w:t>asli</w:t>
            </w:r>
            <w:r w:rsidRPr="00170C3E">
              <w:t>, kemudian digunakan untuk mempelajari skenario penipuan dan mengevaluasi kontrol penipuan. Hasil simulasi menunjukkan bahwa kontrol penipuan yang lebih ketat mengurangi penipuan yang tidak terdeteksi</w:t>
            </w:r>
            <w:r w:rsidR="00C41DAB">
              <w:t xml:space="preserve"> atau</w:t>
            </w:r>
            <w:r w:rsidRPr="00170C3E">
              <w:t xml:space="preserve"> </w:t>
            </w:r>
            <w:r w:rsidRPr="00C41DAB">
              <w:rPr>
                <w:i/>
                <w:iCs/>
              </w:rPr>
              <w:t>False Negatives</w:t>
            </w:r>
            <w:r w:rsidRPr="00170C3E">
              <w:t xml:space="preserve">, tetapi meningkatkan jumlah </w:t>
            </w:r>
            <w:r w:rsidRPr="00C41DAB">
              <w:rPr>
                <w:i/>
                <w:iCs/>
              </w:rPr>
              <w:t>False Positives</w:t>
            </w:r>
            <w:r w:rsidRPr="00170C3E">
              <w:t>, sementara kontrol yang lebih longgar memiliki efek sebaliknya</w:t>
            </w:r>
          </w:p>
        </w:tc>
      </w:tr>
      <w:tr w:rsidR="00E0203B" w14:paraId="4AFDA854" w14:textId="77777777" w:rsidTr="00A41003">
        <w:tc>
          <w:tcPr>
            <w:tcW w:w="567" w:type="dxa"/>
          </w:tcPr>
          <w:p w14:paraId="57A304E9" w14:textId="77777777" w:rsidR="00E0203B" w:rsidRDefault="00E0203B" w:rsidP="004073D7">
            <w:pPr>
              <w:spacing w:line="360" w:lineRule="auto"/>
            </w:pPr>
            <w:r>
              <w:t>10</w:t>
            </w:r>
          </w:p>
        </w:tc>
        <w:tc>
          <w:tcPr>
            <w:tcW w:w="2717" w:type="dxa"/>
          </w:tcPr>
          <w:p w14:paraId="240050FD" w14:textId="77777777" w:rsidR="00E0203B" w:rsidRPr="00170C3E" w:rsidRDefault="00E0203B" w:rsidP="003A0D46">
            <w:pPr>
              <w:spacing w:line="360" w:lineRule="auto"/>
              <w:jc w:val="center"/>
            </w:pPr>
            <w:r w:rsidRPr="004D7D2D">
              <w:t xml:space="preserve">PaySim: A Financial Mobile Money Simulator </w:t>
            </w:r>
            <w:r w:rsidRPr="004D7D2D">
              <w:lastRenderedPageBreak/>
              <w:t>for Fraud Detection</w:t>
            </w:r>
          </w:p>
        </w:tc>
        <w:tc>
          <w:tcPr>
            <w:tcW w:w="2245" w:type="dxa"/>
          </w:tcPr>
          <w:p w14:paraId="3B2FB46E" w14:textId="77777777" w:rsidR="00E0203B" w:rsidRPr="00170C3E" w:rsidRDefault="0010596D" w:rsidP="004073D7">
            <w:pPr>
              <w:spacing w:line="360" w:lineRule="auto"/>
              <w:jc w:val="left"/>
            </w:pPr>
            <w:r>
              <w:lastRenderedPageBreak/>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509"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w:t>
            </w:r>
            <w:r w:rsidRPr="004D7D2D">
              <w:lastRenderedPageBreak/>
              <w:t>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8" w:name="_Toc525140264"/>
      <w:bookmarkEnd w:id="48"/>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49" w:name="_Toc182834236"/>
      <w:r w:rsidRPr="00E87FA5">
        <w:rPr>
          <w:i/>
          <w:iCs/>
        </w:rPr>
        <w:t>Money Laund</w:t>
      </w:r>
      <w:r w:rsidR="00A67BC4">
        <w:rPr>
          <w:i/>
          <w:iCs/>
        </w:rPr>
        <w:t>ering</w:t>
      </w:r>
      <w:bookmarkEnd w:id="49"/>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21596F76" w:rsidR="00755F4F" w:rsidRDefault="00DE19E0" w:rsidP="00755F4F">
      <w:pPr>
        <w:keepNext/>
        <w:spacing w:line="360" w:lineRule="auto"/>
        <w:jc w:val="center"/>
      </w:pPr>
      <w:r>
        <w:rPr>
          <w:noProof/>
        </w:rPr>
        <w:lastRenderedPageBreak/>
        <w:drawing>
          <wp:inline distT="0" distB="0" distL="0" distR="0" wp14:anchorId="260B91E0" wp14:editId="5A0B8551">
            <wp:extent cx="3601768" cy="2838065"/>
            <wp:effectExtent l="0" t="0" r="0" b="635"/>
            <wp:docPr id="1716995002" name="Picture 5" descr="ANEKA MODUS PENCUCIAN UANG - Kantor Berita Kaliman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EKA MODUS PENCUCIAN UANG - Kantor Berita Kalimantan"/>
                    <pic:cNvPicPr>
                      <a:picLocks noChangeAspect="1" noChangeArrowheads="1"/>
                    </pic:cNvPicPr>
                  </pic:nvPicPr>
                  <pic:blipFill rotWithShape="1">
                    <a:blip r:embed="rId17">
                      <a:extLst>
                        <a:ext uri="{28A0092B-C50C-407E-A947-70E740481C1C}">
                          <a14:useLocalDpi xmlns:a14="http://schemas.microsoft.com/office/drawing/2010/main" val="0"/>
                        </a:ext>
                      </a:extLst>
                    </a:blip>
                    <a:srcRect l="1632"/>
                    <a:stretch/>
                  </pic:blipFill>
                  <pic:spPr bwMode="auto">
                    <a:xfrm>
                      <a:off x="0" y="0"/>
                      <a:ext cx="3632181" cy="2862029"/>
                    </a:xfrm>
                    <a:prstGeom prst="rect">
                      <a:avLst/>
                    </a:prstGeom>
                    <a:noFill/>
                    <a:ln>
                      <a:noFill/>
                    </a:ln>
                    <a:extLst>
                      <a:ext uri="{53640926-AAD7-44D8-BBD7-CCE9431645EC}">
                        <a14:shadowObscured xmlns:a14="http://schemas.microsoft.com/office/drawing/2010/main"/>
                      </a:ext>
                    </a:extLst>
                  </pic:spPr>
                </pic:pic>
              </a:graphicData>
            </a:graphic>
          </wp:inline>
        </w:drawing>
      </w:r>
    </w:p>
    <w:p w14:paraId="10467379" w14:textId="3BE49B27" w:rsidR="00755F4F" w:rsidRPr="00855A14" w:rsidRDefault="00855A14" w:rsidP="00855A14">
      <w:pPr>
        <w:pStyle w:val="Caption"/>
        <w:jc w:val="center"/>
        <w:rPr>
          <w:b w:val="0"/>
          <w:bCs w:val="0"/>
          <w:i/>
          <w:iCs/>
          <w:sz w:val="20"/>
          <w:szCs w:val="20"/>
        </w:rPr>
      </w:pPr>
      <w:bookmarkStart w:id="50" w:name="_Toc181079532"/>
      <w:bookmarkStart w:id="51" w:name="_Toc182834544"/>
      <w:bookmarkStart w:id="52" w:name="_Toc182834656"/>
      <w:bookmarkStart w:id="53" w:name="_Toc182834669"/>
      <w:bookmarkStart w:id="54" w:name="_Toc182835608"/>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Pr="00855A14">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0"/>
      <w:bookmarkEnd w:id="51"/>
      <w:bookmarkEnd w:id="52"/>
      <w:bookmarkEnd w:id="53"/>
      <w:bookmarkEnd w:id="54"/>
    </w:p>
    <w:p w14:paraId="05063509" w14:textId="2F145462" w:rsidR="00855A14" w:rsidRPr="00855A14" w:rsidRDefault="00855A14" w:rsidP="00855A14">
      <w:pPr>
        <w:spacing w:after="0"/>
        <w:jc w:val="center"/>
        <w:rPr>
          <w:sz w:val="20"/>
          <w:szCs w:val="20"/>
        </w:rPr>
      </w:pPr>
      <w:r w:rsidRPr="00855A14">
        <w:rPr>
          <w:sz w:val="20"/>
          <w:szCs w:val="20"/>
        </w:rPr>
        <w:t xml:space="preserve">(Sumber: www. </w:t>
      </w:r>
      <w:r w:rsidRPr="00855A14">
        <w:rPr>
          <w:sz w:val="20"/>
          <w:szCs w:val="20"/>
        </w:rPr>
        <w:t>antikorupsi.org</w:t>
      </w:r>
      <w:r w:rsidRPr="00855A14">
        <w:rPr>
          <w:sz w:val="20"/>
          <w:szCs w:val="20"/>
        </w:rPr>
        <w:t>)</w:t>
      </w:r>
    </w:p>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423F10B4"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 xml:space="preserve">menggunakan bank atau lokasi di negara-negara lain yang memiliki aturan </w:t>
      </w:r>
      <w:r w:rsidR="00755F4F" w:rsidRPr="0031356C">
        <w:rPr>
          <w:rFonts w:cs="Times New Roman"/>
          <w:szCs w:val="24"/>
        </w:rPr>
        <w:lastRenderedPageBreak/>
        <w:t>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5" w:name="_Toc182834237"/>
      <w:r w:rsidRPr="00E87FA5">
        <w:rPr>
          <w:i/>
          <w:iCs/>
        </w:rPr>
        <w:t>Anti Money Laund</w:t>
      </w:r>
      <w:r w:rsidR="00946E69">
        <w:rPr>
          <w:i/>
          <w:iCs/>
        </w:rPr>
        <w:t>ering</w:t>
      </w:r>
      <w:bookmarkEnd w:id="55"/>
    </w:p>
    <w:p w14:paraId="0414B433" w14:textId="77777777" w:rsidR="00755F4F" w:rsidRDefault="00755F4F" w:rsidP="00755F4F">
      <w:pPr>
        <w:pStyle w:val="ListParagraph"/>
        <w:spacing w:line="360" w:lineRule="auto"/>
        <w:ind w:left="993" w:firstLine="720"/>
        <w:rPr>
          <w:rFonts w:cs="Times New Roman"/>
          <w:szCs w:val="24"/>
        </w:rPr>
      </w:pPr>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lastRenderedPageBreak/>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7887E8EE" w:rsidR="00755F4F" w:rsidRPr="00F92C3B" w:rsidRDefault="00755F4F" w:rsidP="00755F4F">
      <w:pPr>
        <w:pStyle w:val="ListParagraph"/>
        <w:keepNext/>
        <w:spacing w:line="360" w:lineRule="auto"/>
        <w:ind w:left="426"/>
        <w:jc w:val="center"/>
        <w:rPr>
          <w:rFonts w:cs="Times New Roman"/>
          <w:sz w:val="20"/>
          <w:szCs w:val="20"/>
        </w:rPr>
      </w:pPr>
      <w:bookmarkStart w:id="56" w:name="_Toc176867365"/>
      <w:bookmarkStart w:id="57" w:name="_Toc181079533"/>
      <w:bookmarkStart w:id="58" w:name="_Toc182834545"/>
      <w:bookmarkStart w:id="59" w:name="_Toc182834657"/>
      <w:bookmarkStart w:id="60" w:name="_Toc182834670"/>
      <w:bookmarkStart w:id="61" w:name="_Toc182835609"/>
      <w:r w:rsidRPr="00534725">
        <w:rPr>
          <w:rFonts w:cs="Times New Roman"/>
          <w:sz w:val="20"/>
          <w:szCs w:val="20"/>
        </w:rPr>
        <w:t xml:space="preserve">Gambar </w:t>
      </w:r>
      <w:r w:rsidRPr="00534725">
        <w:rPr>
          <w:rFonts w:cs="Times New Roman"/>
          <w:sz w:val="20"/>
          <w:szCs w:val="20"/>
        </w:rPr>
        <w:fldChar w:fldCharType="begin"/>
      </w:r>
      <w:r w:rsidRPr="00534725">
        <w:rPr>
          <w:rFonts w:cs="Times New Roman"/>
          <w:sz w:val="20"/>
          <w:szCs w:val="20"/>
        </w:rPr>
        <w:instrText xml:space="preserve"> SEQ Gambar \* ARABIC </w:instrText>
      </w:r>
      <w:r w:rsidRPr="00534725">
        <w:rPr>
          <w:rFonts w:cs="Times New Roman"/>
          <w:sz w:val="20"/>
          <w:szCs w:val="20"/>
        </w:rPr>
        <w:fldChar w:fldCharType="separate"/>
      </w:r>
      <w:r w:rsidR="00855A14">
        <w:rPr>
          <w:rFonts w:cs="Times New Roman"/>
          <w:noProof/>
          <w:sz w:val="20"/>
          <w:szCs w:val="20"/>
        </w:rPr>
        <w:t>4</w:t>
      </w:r>
      <w:r w:rsidRPr="00534725">
        <w:rPr>
          <w:rFonts w:cs="Times New Roman"/>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6"/>
      <w:bookmarkEnd w:id="57"/>
      <w:bookmarkEnd w:id="58"/>
      <w:bookmarkEnd w:id="59"/>
      <w:bookmarkEnd w:id="60"/>
      <w:bookmarkEnd w:id="61"/>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7FC70189"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Pr="00E21477">
        <w:rPr>
          <w:rFonts w:cs="Times New Roman"/>
          <w:szCs w:val="24"/>
        </w:rPr>
        <w:t xml:space="preserve"> sering digunakan untuk memindahkan uang secara global tanpa menarik perhatian. </w:t>
      </w:r>
      <w:r w:rsidRPr="001A2B87">
        <w:rPr>
          <w:rFonts w:cs="Times New Roman"/>
          <w:i/>
          <w:iCs/>
          <w:szCs w:val="24"/>
        </w:rPr>
        <w:t>Funds Transfer</w:t>
      </w:r>
      <w:r w:rsidRPr="00E21477">
        <w:rPr>
          <w:rFonts w:cs="Times New Roman"/>
          <w:szCs w:val="24"/>
        </w:rPr>
        <w:t xml:space="preserve"> (transfer dana) mencakup pemindahan dana antar akun atau lembaga keuangan, 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7853EF1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w:t>
      </w:r>
      <w:r w:rsidRPr="00E21477">
        <w:rPr>
          <w:rFonts w:cs="Times New Roman"/>
          <w:szCs w:val="24"/>
        </w:rPr>
        <w:lastRenderedPageBreak/>
        <w:t xml:space="preserve">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77777777"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p>
    <w:p w14:paraId="086B5B1D" w14:textId="77777777" w:rsidR="00755F4F" w:rsidRPr="005D520A" w:rsidRDefault="00755F4F" w:rsidP="00755F4F">
      <w:pPr>
        <w:pStyle w:val="ListParagraph"/>
        <w:spacing w:line="360" w:lineRule="auto"/>
        <w:ind w:left="0" w:firstLine="1004"/>
        <w:rPr>
          <w:rFonts w:cs="Times New Roman"/>
          <w:szCs w:val="24"/>
        </w:rPr>
      </w:pP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dengan jumlah yang signifikan dan tidak sejalan dengan profil 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lastRenderedPageBreak/>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Salah satu taktik yang umum digunakan oleh pencuci uang adalah memecah transaksi besar menjadi beberapa transaksi kecil untuk menghindari deteksi batas pelaporan. Praktik ini, yang dikenal sebagai </w:t>
      </w:r>
      <w:r w:rsidRPr="001A2B87">
        <w:rPr>
          <w:rFonts w:cs="Times New Roman"/>
          <w:i/>
          <w:iCs/>
          <w:szCs w:val="24"/>
        </w:rPr>
        <w:t>structuring</w:t>
      </w:r>
      <w:r w:rsidRPr="005D520A">
        <w:rPr>
          <w:rFonts w:cs="Times New Roman"/>
          <w:szCs w:val="24"/>
        </w:rPr>
        <w:t xml:space="preserve"> atau </w:t>
      </w:r>
      <w:r w:rsidRPr="001A2B87">
        <w:rPr>
          <w:rFonts w:cs="Times New Roman"/>
          <w:i/>
          <w:iCs/>
          <w:szCs w:val="24"/>
        </w:rPr>
        <w:t>smurfing,</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2" w:name="_Toc182834238"/>
      <w:r w:rsidRPr="00E87FA5">
        <w:rPr>
          <w:i/>
          <w:iCs/>
        </w:rPr>
        <w:t>Machine Learning</w:t>
      </w:r>
      <w:bookmarkEnd w:id="62"/>
    </w:p>
    <w:p w14:paraId="429C53B0" w14:textId="5DA7E797"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w:t>
      </w:r>
      <w:r w:rsidRPr="0025281B">
        <w:lastRenderedPageBreak/>
        <w:t>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 xml:space="preserve">dalam dunia data kontemporer dengan suatu permasalahan agar menghasilkan suatu solusi atau keputusan yang akurat berdasarkan data untuk menghasi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3" w:name="_Toc182834239"/>
      <w:r w:rsidRPr="00E87FA5">
        <w:rPr>
          <w:i/>
          <w:iCs/>
        </w:rPr>
        <w:t>Fraud Detection</w:t>
      </w:r>
      <w:bookmarkEnd w:id="63"/>
    </w:p>
    <w:p w14:paraId="7CE99F87" w14:textId="719F225F"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e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4" w:name="_Toc182834240"/>
      <w:r>
        <w:t>Data Sintetis</w:t>
      </w:r>
      <w:bookmarkEnd w:id="64"/>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06C11F30" w:rsidR="00D17695" w:rsidRDefault="00D17695" w:rsidP="004073D7">
      <w:pPr>
        <w:spacing w:line="360" w:lineRule="auto"/>
        <w:ind w:firstLine="629"/>
      </w:pPr>
      <w:r>
        <w:t>Dataset PaySim dikembangkan untuk mengatasi permasalahan akibat sulitnya akses terhadap data transaksi keuangan</w:t>
      </w:r>
      <w:r w:rsidR="00DC12E3">
        <w:t xml:space="preserve"> diwilayah Afrika</w:t>
      </w:r>
      <w:r>
        <w:t xml:space="preserve"> karena dibatasi oleh regulasi.</w:t>
      </w:r>
      <w:r w:rsidR="00FF2B6F">
        <w:t xml:space="preserve"> </w:t>
      </w:r>
      <w:r>
        <w:t>Disisi lain, data transaksi keu</w:t>
      </w:r>
      <w:r w:rsidR="00FF2B6F">
        <w:t>a</w:t>
      </w:r>
      <w:r>
        <w:t xml:space="preserve">ngan sangat dibutuhkan 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w:t>
      </w:r>
      <w:r w:rsidR="00DC12E3" w:rsidRPr="00DC12E3">
        <w:lastRenderedPageBreak/>
        <w:t>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77777777"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5" w:name="_Toc182834241"/>
      <w:r>
        <w:t xml:space="preserve">CRIPS-DM </w:t>
      </w:r>
      <w:r w:rsidRPr="007A6AAC">
        <w:rPr>
          <w:i/>
          <w:iCs/>
        </w:rPr>
        <w:t>(Cross-Industry Standard Process for Data Mining)</w:t>
      </w:r>
      <w:bookmarkEnd w:id="65"/>
    </w:p>
    <w:p w14:paraId="27EEB9AE" w14:textId="77777777"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7777777" w:rsidR="00054CDF" w:rsidRDefault="00054CDF" w:rsidP="00054CDF">
      <w:pPr>
        <w:keepNext/>
        <w:spacing w:line="360" w:lineRule="auto"/>
        <w:ind w:firstLine="629"/>
        <w:jc w:val="center"/>
      </w:pPr>
      <w:r>
        <w:rPr>
          <w:noProof/>
        </w:rPr>
        <w:drawing>
          <wp:inline distT="0" distB="0" distL="0" distR="0" wp14:anchorId="4C8B6A66" wp14:editId="76ED5A68">
            <wp:extent cx="3640347" cy="3068403"/>
            <wp:effectExtent l="0" t="0" r="0" b="0"/>
            <wp:docPr id="1088259963" name="Picture 5" descr="CRISP-DM: Tahapan, Studi Kasus, Kelebihan, dan Kekura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Tahapan, Studi Kasus, Kelebihan, dan Kekuranga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46370" cy="3073480"/>
                    </a:xfrm>
                    <a:prstGeom prst="rect">
                      <a:avLst/>
                    </a:prstGeom>
                    <a:noFill/>
                    <a:ln>
                      <a:noFill/>
                    </a:ln>
                  </pic:spPr>
                </pic:pic>
              </a:graphicData>
            </a:graphic>
          </wp:inline>
        </w:drawing>
      </w:r>
    </w:p>
    <w:p w14:paraId="4771B01B" w14:textId="22737D48" w:rsidR="00054CDF" w:rsidRDefault="00054CDF" w:rsidP="00693522">
      <w:pPr>
        <w:pStyle w:val="Caption"/>
        <w:spacing w:after="0"/>
        <w:jc w:val="center"/>
        <w:rPr>
          <w:b w:val="0"/>
          <w:bCs w:val="0"/>
          <w:sz w:val="20"/>
          <w:szCs w:val="20"/>
        </w:rPr>
      </w:pPr>
      <w:bookmarkStart w:id="66" w:name="_Toc181079534"/>
      <w:bookmarkStart w:id="67" w:name="_Toc182834546"/>
      <w:bookmarkStart w:id="68" w:name="_Toc182834658"/>
      <w:bookmarkStart w:id="69" w:name="_Toc182834671"/>
      <w:bookmarkStart w:id="70" w:name="_Toc182835610"/>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855A14">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6"/>
      <w:bookmarkEnd w:id="67"/>
      <w:bookmarkEnd w:id="68"/>
      <w:bookmarkEnd w:id="69"/>
      <w:bookmarkEnd w:id="70"/>
    </w:p>
    <w:p w14:paraId="071AA282" w14:textId="2A20C239" w:rsidR="00693522" w:rsidRDefault="00693522" w:rsidP="00693522">
      <w:pPr>
        <w:spacing w:after="0"/>
        <w:jc w:val="center"/>
        <w:rPr>
          <w:sz w:val="20"/>
          <w:szCs w:val="20"/>
        </w:rPr>
      </w:pPr>
      <w:r w:rsidRPr="00693522">
        <w:rPr>
          <w:sz w:val="20"/>
          <w:szCs w:val="20"/>
        </w:rPr>
        <w:t xml:space="preserve">(Sumber: </w:t>
      </w:r>
      <w:hyperlink r:id="rId20" w:history="1">
        <w:r w:rsidRPr="001E20E7">
          <w:rPr>
            <w:rStyle w:val="Hyperlink"/>
            <w:sz w:val="20"/>
            <w:szCs w:val="20"/>
          </w:rPr>
          <w:t>www.dicoding.com</w:t>
        </w:r>
      </w:hyperlink>
      <w:r w:rsidRPr="00693522">
        <w:rPr>
          <w:sz w:val="20"/>
          <w:szCs w:val="20"/>
        </w:rPr>
        <w:t>)</w:t>
      </w:r>
    </w:p>
    <w:p w14:paraId="74869148" w14:textId="77777777" w:rsidR="00693522" w:rsidRPr="00693522" w:rsidRDefault="00693522" w:rsidP="00693522">
      <w:pPr>
        <w:spacing w:after="0"/>
        <w:jc w:val="center"/>
        <w:rPr>
          <w:sz w:val="20"/>
          <w:szCs w:val="20"/>
        </w:rPr>
      </w:pPr>
    </w:p>
    <w:p w14:paraId="4DF7D957" w14:textId="7557E178"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Setiap prosesnya bisa 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1" w:name="_Toc182834242"/>
      <w:r w:rsidRPr="007A6AAC">
        <w:rPr>
          <w:i/>
          <w:iCs/>
        </w:rPr>
        <w:lastRenderedPageBreak/>
        <w:t>Business Understanding</w:t>
      </w:r>
      <w:bookmarkEnd w:id="71"/>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2" w:name="_Toc182834243"/>
      <w:r w:rsidRPr="00406637">
        <w:rPr>
          <w:i/>
          <w:iCs/>
        </w:rPr>
        <w:t>Data Understanding</w:t>
      </w:r>
      <w:bookmarkEnd w:id="72"/>
    </w:p>
    <w:p w14:paraId="2417C65F" w14:textId="2C2CA5C1"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3" w:name="_Toc182834244"/>
      <w:r w:rsidRPr="007A6AAC">
        <w:rPr>
          <w:i/>
          <w:iCs/>
        </w:rPr>
        <w:t xml:space="preserve">Data Preparation atau </w:t>
      </w:r>
      <w:r w:rsidR="002303F4" w:rsidRPr="007A6AAC">
        <w:rPr>
          <w:i/>
          <w:iCs/>
        </w:rPr>
        <w:t>Data Preprocessing</w:t>
      </w:r>
      <w:bookmarkEnd w:id="73"/>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535FD6AE" w14:textId="77777777" w:rsidR="00BB4D63" w:rsidRDefault="005C7A8A" w:rsidP="004073D7">
      <w:pPr>
        <w:keepNext/>
        <w:spacing w:line="360" w:lineRule="auto"/>
        <w:ind w:firstLine="629"/>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r w:rsidR="00BB4D63">
        <w:rPr>
          <w:noProof/>
          <w:color w:val="auto"/>
        </w:rPr>
        <w:drawing>
          <wp:inline distT="0" distB="0" distL="0" distR="0" wp14:anchorId="0080C91A" wp14:editId="507792AC">
            <wp:extent cx="5039995" cy="3390181"/>
            <wp:effectExtent l="0" t="19050" r="0" b="77470"/>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451D094B" w14:textId="5CBBF7CE" w:rsidR="005C7A8A" w:rsidRDefault="00BB4D63" w:rsidP="004073D7">
      <w:pPr>
        <w:pStyle w:val="Caption"/>
        <w:spacing w:line="360" w:lineRule="auto"/>
        <w:jc w:val="center"/>
        <w:rPr>
          <w:b w:val="0"/>
          <w:bCs w:val="0"/>
          <w:i/>
          <w:iCs/>
          <w:sz w:val="20"/>
          <w:szCs w:val="20"/>
        </w:rPr>
      </w:pPr>
      <w:bookmarkStart w:id="74" w:name="_Toc181079535"/>
      <w:bookmarkStart w:id="75" w:name="_Toc182834547"/>
      <w:bookmarkStart w:id="76" w:name="_Toc182834659"/>
      <w:bookmarkStart w:id="77" w:name="_Toc182834672"/>
      <w:bookmarkStart w:id="78" w:name="_Toc182835611"/>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855A14">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4"/>
      <w:bookmarkEnd w:id="75"/>
      <w:bookmarkEnd w:id="76"/>
      <w:bookmarkEnd w:id="77"/>
      <w:bookmarkEnd w:id="78"/>
    </w:p>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5FA71BE3"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w:t>
      </w:r>
      <w:r>
        <w:lastRenderedPageBreak/>
        <w:t>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 Proses ini juga membantu menghindari biaya tambahan akibat kesalahan dan memastikan kepatuhan terhadap standar dan peraturan yang berlaku.</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34A11870"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5CEB38F0"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lastRenderedPageBreak/>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untuk belajar dari data secara lebih efektif dan menghindari bias yang mungkin timbul akibat perbedaan skala antar fitur</w:t>
      </w:r>
      <w:r w:rsidR="00416B24">
        <w:t xml:space="preserve"> </w:t>
      </w:r>
      <w:r w:rsidR="00416B24">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5C33B62A"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encoding mengonversi kategori atau label yang berbentuk teks menjadi angka, memungkinkan model untuk memahami dan menganalisis data tersebut.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77777777"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t>Resampling</w:t>
      </w:r>
    </w:p>
    <w:p w14:paraId="5BAF3CDF" w14:textId="43663759" w:rsidR="005C7A8A" w:rsidRDefault="005C7A8A" w:rsidP="004073D7">
      <w:pPr>
        <w:spacing w:line="360" w:lineRule="auto"/>
        <w:ind w:left="720" w:firstLine="720"/>
      </w:pPr>
      <w:r w:rsidRPr="00120BFC">
        <w:rPr>
          <w:i/>
          <w:iCs/>
        </w:rPr>
        <w:lastRenderedPageBreak/>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 xml:space="preserve">proposional </w:t>
      </w:r>
      <w:r>
        <w:t>dan akurat.</w:t>
      </w:r>
    </w:p>
    <w:p w14:paraId="6CBF200F" w14:textId="2F0D5F87" w:rsidR="005C7A8A" w:rsidRPr="00120BFC" w:rsidRDefault="005C7A8A" w:rsidP="004073D7">
      <w:pPr>
        <w:pStyle w:val="ListParagraph"/>
        <w:numPr>
          <w:ilvl w:val="0"/>
          <w:numId w:val="45"/>
        </w:numPr>
        <w:spacing w:line="360" w:lineRule="auto"/>
        <w:ind w:left="567"/>
        <w:rPr>
          <w:i/>
          <w:iCs/>
        </w:rPr>
      </w:pPr>
      <w:r w:rsidRPr="00120BFC">
        <w:rPr>
          <w:i/>
          <w:iCs/>
        </w:rPr>
        <w:t>Linearity</w:t>
      </w:r>
    </w:p>
    <w:p w14:paraId="7B3DD29C" w14:textId="77777777" w:rsidR="005C7A8A" w:rsidRDefault="005C7A8A" w:rsidP="004073D7">
      <w:pPr>
        <w:spacing w:line="360" w:lineRule="auto"/>
        <w:ind w:left="720" w:firstLine="720"/>
      </w:pPr>
      <w:r w:rsidRPr="00120BFC">
        <w:rPr>
          <w:i/>
          <w:iCs/>
        </w:rPr>
        <w:t>Linearity</w:t>
      </w:r>
      <w:r>
        <w:t xml:space="preserve"> mengacu pada adanya hubungan langsung dan proporsional antara fitur-fitur dalam dataset. Dimana perubahan pada satu fitur akan menghasilkan perubahan yang sebanding pada fitur lainnya. Dalam konteks analisis data hubungan linier berarti bahwa fitur-fitur dapat diprediksi atau dijelaskan dengan menggunakan persamaan garis lurus. Ini penting untuk beberapa algoritma dan model yang mengandalkan asumsi bahwa hubungan antar fitur mengikuti pola linier untuk membuat prediksi atau analisis yang akurat. </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77777777"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x ini mencerminkan kekuatan dan arah hubungan tersebut, dengan nilai antara -1 dan 1, di mana -1 menunjukkan hubungan negatif yang sempurna, 1 menunjukkan hubungan positif yang sempurna, dan 0 menunjukkan tidak adanya hubungan. Matrix ini membantu dalam memahami hubungan </w:t>
      </w:r>
      <w:r>
        <w:lastRenderedPageBreak/>
        <w:t xml:space="preserve">antar fitur dan dapat digunakan untuk analisis lebih lanjut atau pemilihan fitur dalam model </w:t>
      </w:r>
      <w:r w:rsidRPr="00120BFC">
        <w:rPr>
          <w:i/>
          <w:iCs/>
        </w:rPr>
        <w:t>machine learning.</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6DF272DA"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p>
    <w:p w14:paraId="501FE9AB" w14:textId="393E814D" w:rsidR="0051266E" w:rsidRPr="00120BFC" w:rsidRDefault="0051266E" w:rsidP="004073D7">
      <w:pPr>
        <w:pStyle w:val="Heading3"/>
        <w:numPr>
          <w:ilvl w:val="2"/>
          <w:numId w:val="2"/>
        </w:numPr>
        <w:spacing w:line="360" w:lineRule="auto"/>
        <w:rPr>
          <w:i/>
          <w:iCs/>
        </w:rPr>
      </w:pPr>
      <w:bookmarkStart w:id="79" w:name="_Toc182834245"/>
      <w:r w:rsidRPr="00120BFC">
        <w:rPr>
          <w:i/>
          <w:iCs/>
        </w:rPr>
        <w:t>Data Modeling</w:t>
      </w:r>
      <w:bookmarkEnd w:id="79"/>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E0EE648" w14:textId="4D3A612B" w:rsidR="00140FDA" w:rsidRPr="002D17D1" w:rsidRDefault="002D17D1" w:rsidP="004073D7">
      <w:pPr>
        <w:pStyle w:val="Caption"/>
        <w:spacing w:line="360" w:lineRule="auto"/>
        <w:jc w:val="center"/>
        <w:rPr>
          <w:b w:val="0"/>
          <w:bCs w:val="0"/>
          <w:sz w:val="20"/>
          <w:szCs w:val="20"/>
        </w:rPr>
      </w:pPr>
      <w:bookmarkStart w:id="80" w:name="_Toc181079536"/>
      <w:bookmarkStart w:id="81" w:name="_Toc182834548"/>
      <w:bookmarkStart w:id="82" w:name="_Toc182834660"/>
      <w:bookmarkStart w:id="83" w:name="_Toc182834673"/>
      <w:bookmarkStart w:id="84" w:name="_Toc182835612"/>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855A14">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0"/>
      <w:bookmarkEnd w:id="81"/>
      <w:bookmarkEnd w:id="82"/>
      <w:bookmarkEnd w:id="83"/>
      <w:bookmarkEnd w:id="84"/>
    </w:p>
    <w:p w14:paraId="3CA52269" w14:textId="03A0AB2A" w:rsidR="00140FDA" w:rsidRDefault="00140FDA" w:rsidP="00F21957">
      <w:pPr>
        <w:pStyle w:val="ListParagraph"/>
        <w:numPr>
          <w:ilvl w:val="0"/>
          <w:numId w:val="49"/>
        </w:numPr>
        <w:spacing w:line="360" w:lineRule="auto"/>
        <w:ind w:left="0" w:hanging="218"/>
      </w:pPr>
      <w:r w:rsidRPr="00F21957">
        <w:rPr>
          <w:i/>
          <w:iCs/>
        </w:rPr>
        <w:lastRenderedPageBreak/>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00039A55" w:rsidR="00140FDA" w:rsidRDefault="00140FDA" w:rsidP="008416D7">
      <w:pPr>
        <w:pStyle w:val="ListParagraph"/>
        <w:numPr>
          <w:ilvl w:val="1"/>
          <w:numId w:val="36"/>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data menjadi subset yang lebih kecil dengan memilih fitur yang paling informatif, sehingga model ini dapat membuat keputusan yang jelas dan mudah diinterpretasikan. Algoritma ini sering digunakan dalam masalah klasifikasi dan regresi (Ostonov &amp; Moshkov, 2024).</w:t>
      </w:r>
    </w:p>
    <w:p w14:paraId="187D07D5" w14:textId="0E9E984A" w:rsidR="00140FDA" w:rsidRDefault="00140FDA" w:rsidP="001F72F2">
      <w:pPr>
        <w:pStyle w:val="ListParagraph"/>
        <w:numPr>
          <w:ilvl w:val="0"/>
          <w:numId w:val="36"/>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Pr="00EC5001">
        <w:rPr>
          <w:i/>
          <w:iCs/>
        </w:rPr>
        <w:t>decision trees</w:t>
      </w:r>
      <w:r w:rsidRPr="00140FDA">
        <w:t>) yang digabungkan untuk meningkatkan akurasi dan stabilitas model prediksi.</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pohon keputusan individu dan meningkatkan kinerja model secara keseluruhan. </w:t>
      </w:r>
      <w:r w:rsidRPr="00EC5001">
        <w:rPr>
          <w:i/>
          <w:iCs/>
        </w:rPr>
        <w:t>Random forest</w:t>
      </w:r>
      <w:r w:rsidRPr="00140FDA">
        <w:t xml:space="preserve"> dikenal karena kemampuannya yang baik dalam menangani data yang kompleks dan memiliki banyak fitur (Chen et al., 2024).</w:t>
      </w:r>
    </w:p>
    <w:p w14:paraId="0FA24369" w14:textId="7524A1D2" w:rsidR="00140FDA" w:rsidRDefault="00140FDA" w:rsidP="00EC5001">
      <w:pPr>
        <w:pStyle w:val="ListParagraph"/>
        <w:numPr>
          <w:ilvl w:val="0"/>
          <w:numId w:val="36"/>
        </w:numPr>
        <w:spacing w:line="360" w:lineRule="auto"/>
        <w:ind w:left="709"/>
      </w:pPr>
      <w:r w:rsidRPr="00F21957">
        <w:rPr>
          <w:i/>
          <w:iCs/>
        </w:rPr>
        <w:lastRenderedPageBreak/>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boosting, di mana beberapa model pembelajaran mesin, khususnya pohon keputusan digabungkan secara bertahap untuk meningkatkan performa model. Proses 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dilengkapi dengan berbagai fitur regulasi untuk mencegah </w:t>
      </w:r>
      <w:r w:rsidRPr="00F21957">
        <w:rPr>
          <w:i/>
          <w:iCs/>
        </w:rPr>
        <w:t>overfitting</w:t>
      </w:r>
      <w:r w:rsidRPr="00140FDA">
        <w:t xml:space="preserve">, seperti pengaturan pembelajaran dan pruning pohon, serta mendukung berbagai teknik optimasi untuk 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4A8D4E66"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isasi dilakukan dengan menyesuaikan berbagai hyperparameter,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1C96E07" w:rsidR="00140FDA" w:rsidRPr="00335997" w:rsidRDefault="00140FDA" w:rsidP="00F21957">
      <w:pPr>
        <w:pStyle w:val="ListParagraph"/>
        <w:numPr>
          <w:ilvl w:val="1"/>
          <w:numId w:val="49"/>
        </w:numPr>
        <w:spacing w:line="360" w:lineRule="auto"/>
        <w:ind w:left="851" w:hanging="284"/>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w:t>
      </w:r>
      <w:r>
        <w:lastRenderedPageBreak/>
        <w:t>dapat memprediksi hasil yang benar pada data baru yang mencerminkan kemampuan generalisasi model. Proses validasi biasanya dilakukan dengan membagi dataset menjadi</w:t>
      </w:r>
      <w:r w:rsidR="00A747BA">
        <w:t xml:space="preserve"> </w:t>
      </w:r>
      <w:r w:rsidR="00A747BA" w:rsidRPr="00A747BA">
        <w:t xml:space="preserve">data latih </w:t>
      </w:r>
      <w:r w:rsidR="00A747BA" w:rsidRPr="00A747BA">
        <w:rPr>
          <w:i/>
          <w:iCs/>
        </w:rPr>
        <w:t>(train),</w:t>
      </w:r>
      <w:r w:rsidR="00A747BA" w:rsidRPr="00A747BA">
        <w:t xml:space="preserve"> data validasi </w:t>
      </w:r>
      <w:r w:rsidR="00A747BA" w:rsidRPr="00A747BA">
        <w:rPr>
          <w:i/>
          <w:iCs/>
        </w:rPr>
        <w:t>(validation),</w:t>
      </w:r>
      <w:r w:rsidR="00A747BA" w:rsidRPr="00A747BA">
        <w:t xml:space="preserve"> dan data uji </w:t>
      </w:r>
      <w:r w:rsidR="00A747BA" w:rsidRPr="00A747BA">
        <w:rPr>
          <w:i/>
          <w:iCs/>
        </w:rPr>
        <w:t>(test).</w:t>
      </w:r>
      <w:r>
        <w:t xml:space="preserve"> Metrik evaluasi seperti </w:t>
      </w:r>
      <w:r w:rsidRPr="00F21957">
        <w:rPr>
          <w:i/>
          <w:iCs/>
        </w:rPr>
        <w:t>accuracy, precision, recall,</w:t>
      </w:r>
      <w:r>
        <w:t xml:space="preserve"> dan </w:t>
      </w:r>
      <w:r w:rsidRPr="00F21957">
        <w:rPr>
          <w:i/>
          <w:iCs/>
        </w:rPr>
        <w:t>AUC (Area Under the Curve)</w:t>
      </w:r>
      <w:r>
        <w:t xml:space="preserve"> digunakan untuk mengukur kinerja model. Validasi kinerja membantu dalam mengidentifikasi apakah model </w:t>
      </w:r>
      <w:r w:rsidRPr="00F21957">
        <w:rPr>
          <w:i/>
          <w:iCs/>
        </w:rPr>
        <w:t>overfitting, underfitting,</w:t>
      </w:r>
      <w:r>
        <w:t xml:space="preserve"> atau sudah optimal, serta memberikan gambaran tentang seberapa baik model akan bekerja dalam situasi dunia nyata.</w:t>
      </w:r>
    </w:p>
    <w:p w14:paraId="70DC2193" w14:textId="6ED56C11" w:rsidR="000B53D8" w:rsidRPr="00C55CC9" w:rsidRDefault="000B53D8" w:rsidP="004073D7">
      <w:pPr>
        <w:pStyle w:val="Heading3"/>
        <w:numPr>
          <w:ilvl w:val="2"/>
          <w:numId w:val="2"/>
        </w:numPr>
        <w:spacing w:line="360" w:lineRule="auto"/>
        <w:rPr>
          <w:i/>
          <w:iCs/>
        </w:rPr>
      </w:pPr>
      <w:bookmarkStart w:id="85" w:name="_Toc182834246"/>
      <w:r w:rsidRPr="00C55CC9">
        <w:rPr>
          <w:i/>
          <w:iCs/>
        </w:rPr>
        <w:t>Data Evaluation</w:t>
      </w:r>
      <w:bookmarkEnd w:id="85"/>
    </w:p>
    <w:p w14:paraId="0E3173CA" w14:textId="77777777" w:rsidR="00406048" w:rsidRDefault="002848BE"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p>
    <w:p w14:paraId="40A3DB48" w14:textId="77777777" w:rsidR="002D17D1" w:rsidRDefault="00406048" w:rsidP="004073D7">
      <w:pPr>
        <w:keepNext/>
        <w:spacing w:line="360" w:lineRule="auto"/>
        <w:ind w:left="-993"/>
        <w:jc w:val="center"/>
      </w:pPr>
      <w:r>
        <w:rPr>
          <w:noProof/>
        </w:rPr>
        <w:drawing>
          <wp:inline distT="0" distB="0" distL="0" distR="0" wp14:anchorId="7722DBD8" wp14:editId="607C7947">
            <wp:extent cx="4520241" cy="2547881"/>
            <wp:effectExtent l="0" t="0" r="0" b="5080"/>
            <wp:docPr id="211463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43277" cy="2560865"/>
                    </a:xfrm>
                    <a:prstGeom prst="rect">
                      <a:avLst/>
                    </a:prstGeom>
                    <a:noFill/>
                  </pic:spPr>
                </pic:pic>
              </a:graphicData>
            </a:graphic>
          </wp:inline>
        </w:drawing>
      </w:r>
    </w:p>
    <w:p w14:paraId="7132FD65" w14:textId="5BACEE38" w:rsidR="00406048" w:rsidRPr="00693522" w:rsidRDefault="002D17D1" w:rsidP="00693522">
      <w:pPr>
        <w:pStyle w:val="Caption"/>
        <w:spacing w:after="0" w:line="360" w:lineRule="auto"/>
        <w:jc w:val="center"/>
        <w:rPr>
          <w:b w:val="0"/>
          <w:bCs w:val="0"/>
          <w:sz w:val="20"/>
          <w:szCs w:val="20"/>
        </w:rPr>
      </w:pPr>
      <w:bookmarkStart w:id="86" w:name="_Toc181079537"/>
      <w:bookmarkStart w:id="87" w:name="_Toc182834549"/>
      <w:bookmarkStart w:id="88" w:name="_Toc182834661"/>
      <w:bookmarkStart w:id="89" w:name="_Toc182834674"/>
      <w:bookmarkStart w:id="90" w:name="_Toc182835613"/>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855A14" w:rsidRPr="00693522">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dan Rumus Evaluasi</w:t>
      </w:r>
      <w:bookmarkEnd w:id="86"/>
      <w:bookmarkEnd w:id="87"/>
      <w:bookmarkEnd w:id="88"/>
      <w:bookmarkEnd w:id="89"/>
      <w:bookmarkEnd w:id="90"/>
    </w:p>
    <w:p w14:paraId="392E3FE5" w14:textId="281B5740" w:rsidR="00693522" w:rsidRDefault="00693522" w:rsidP="00693522">
      <w:pPr>
        <w:spacing w:after="0"/>
        <w:jc w:val="center"/>
        <w:rPr>
          <w:sz w:val="20"/>
          <w:szCs w:val="20"/>
        </w:rPr>
      </w:pPr>
      <w:r w:rsidRPr="00693522">
        <w:rPr>
          <w:sz w:val="20"/>
          <w:szCs w:val="20"/>
        </w:rPr>
        <w:t xml:space="preserve">(Sumber: </w:t>
      </w:r>
      <w:hyperlink r:id="rId32" w:history="1">
        <w:r w:rsidRPr="001E20E7">
          <w:rPr>
            <w:rStyle w:val="Hyperlink"/>
            <w:sz w:val="20"/>
            <w:szCs w:val="20"/>
          </w:rPr>
          <w:t>www.researchgate.net</w:t>
        </w:r>
      </w:hyperlink>
      <w:r w:rsidRPr="00693522">
        <w:rPr>
          <w:sz w:val="20"/>
          <w:szCs w:val="20"/>
        </w:rPr>
        <w:t>)</w:t>
      </w:r>
    </w:p>
    <w:p w14:paraId="5352578C" w14:textId="77777777" w:rsidR="00693522" w:rsidRPr="00693522" w:rsidRDefault="00693522" w:rsidP="00693522">
      <w:pPr>
        <w:spacing w:after="0"/>
        <w:jc w:val="center"/>
        <w:rPr>
          <w:sz w:val="20"/>
          <w:szCs w:val="20"/>
        </w:rPr>
      </w:pPr>
    </w:p>
    <w:p w14:paraId="1FDB3560" w14:textId="339916B0" w:rsidR="00406048" w:rsidRDefault="002848BE" w:rsidP="004073D7">
      <w:pPr>
        <w:spacing w:line="360" w:lineRule="auto"/>
        <w:ind w:firstLine="629"/>
      </w:pPr>
      <w:r w:rsidRPr="002848BE">
        <w:t xml:space="preserve">Matrix ini terdiri dari empat komponen utama: </w:t>
      </w:r>
      <w:r w:rsidRPr="00785E23">
        <w:rPr>
          <w:i/>
          <w:iCs/>
        </w:rPr>
        <w:t>True Positive</w:t>
      </w:r>
      <w:r w:rsidRPr="002848BE">
        <w:t xml:space="preserve"> (TP), </w:t>
      </w:r>
      <w:r w:rsidRPr="00785E23">
        <w:rPr>
          <w:i/>
          <w:iCs/>
        </w:rPr>
        <w:t>False Positive</w:t>
      </w:r>
      <w:r w:rsidRPr="002848BE">
        <w:t xml:space="preserve"> (FP), </w:t>
      </w:r>
      <w:r w:rsidRPr="00785E23">
        <w:rPr>
          <w:i/>
          <w:iCs/>
        </w:rPr>
        <w:t>True Negative</w:t>
      </w:r>
      <w:r w:rsidRPr="002848BE">
        <w:t xml:space="preserve"> (TN), dan </w:t>
      </w:r>
      <w:r w:rsidRPr="00785E23">
        <w:rPr>
          <w:i/>
          <w:iCs/>
        </w:rPr>
        <w:t>False Negative</w:t>
      </w:r>
      <w:r w:rsidRPr="002848BE">
        <w:t xml:space="preserve"> (FN) yang membantu menilai keakuratan prediksi model. Berdasarkan komponen-komponen tersebut, berbagai metrik seperti </w:t>
      </w:r>
      <w:r w:rsidR="004E45EF" w:rsidRPr="004E45EF">
        <w:rPr>
          <w:i/>
          <w:iCs/>
        </w:rPr>
        <w:t>accuracy</w:t>
      </w:r>
      <w:r w:rsidRPr="004E45EF">
        <w:rPr>
          <w:i/>
          <w:iCs/>
        </w:rPr>
        <w:t>, pr</w:t>
      </w:r>
      <w:r w:rsidR="004E45EF" w:rsidRPr="004E45EF">
        <w:rPr>
          <w:i/>
          <w:iCs/>
        </w:rPr>
        <w:t>ecision</w:t>
      </w:r>
      <w:r w:rsidRPr="004E45EF">
        <w:rPr>
          <w:i/>
          <w:iCs/>
        </w:rPr>
        <w:t>, f1-Score,</w:t>
      </w:r>
      <w:r w:rsidR="004E45EF" w:rsidRPr="004E45EF">
        <w:rPr>
          <w:i/>
          <w:iCs/>
        </w:rPr>
        <w:t xml:space="preserve"> specifity</w:t>
      </w:r>
      <w:r w:rsidRPr="002848BE">
        <w:t xml:space="preserve"> dan </w:t>
      </w:r>
      <w:r w:rsidRPr="004E45EF">
        <w:rPr>
          <w:i/>
          <w:iCs/>
        </w:rPr>
        <w:t>recall</w:t>
      </w:r>
      <w:r w:rsidR="004E45EF" w:rsidRPr="004E45EF">
        <w:rPr>
          <w:i/>
          <w:iCs/>
        </w:rPr>
        <w:t xml:space="preserve"> (sensitivity)</w:t>
      </w:r>
      <w:r w:rsidRPr="002848BE">
        <w:t xml:space="preserve"> dapat dihitung untuk menilai performa model secara keseluruhan, </w:t>
      </w:r>
      <w:r w:rsidRPr="002848BE">
        <w:lastRenderedPageBreak/>
        <w:t>sehingga memberikan gambaran yang jelas tentang seberapa efektif model dalam mengklasifikasikan data</w:t>
      </w:r>
      <w:r>
        <w:t xml:space="preserve"> </w:t>
      </w:r>
      <w:r>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fldChar w:fldCharType="separate"/>
      </w:r>
      <w:r w:rsidRPr="002848BE">
        <w:rPr>
          <w:noProof/>
        </w:rPr>
        <w:t>(Handayani &amp; Charis Fauzan, 2024)</w:t>
      </w:r>
      <w:r>
        <w:fldChar w:fldCharType="end"/>
      </w:r>
      <w:r w:rsidRPr="002848BE">
        <w:t>.</w:t>
      </w:r>
      <w:r w:rsidR="006C6807">
        <w:t xml:space="preserve"> </w:t>
      </w:r>
    </w:p>
    <w:p w14:paraId="72E5FECA" w14:textId="3F8A8143" w:rsidR="00406048" w:rsidRDefault="00406048" w:rsidP="004073D7">
      <w:pPr>
        <w:pStyle w:val="ListParagraph"/>
        <w:numPr>
          <w:ilvl w:val="0"/>
          <w:numId w:val="34"/>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rsidP="004073D7">
      <w:pPr>
        <w:pStyle w:val="ListParagraph"/>
        <w:numPr>
          <w:ilvl w:val="0"/>
          <w:numId w:val="34"/>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rsidP="004073D7">
      <w:pPr>
        <w:pStyle w:val="ListParagraph"/>
        <w:numPr>
          <w:ilvl w:val="0"/>
          <w:numId w:val="34"/>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77777777" w:rsidR="00406048" w:rsidRPr="00335997" w:rsidRDefault="00406048" w:rsidP="004073D7">
      <w:pPr>
        <w:pStyle w:val="ListParagraph"/>
        <w:numPr>
          <w:ilvl w:val="0"/>
          <w:numId w:val="34"/>
        </w:numPr>
        <w:spacing w:line="360" w:lineRule="auto"/>
      </w:pPr>
      <w:r>
        <w:t xml:space="preserve">F1 Score adalah metrik yang digunakan untuk mengevaluasi kinerja model klasifikasi, terutama dalam kasus di mana distribusi kelas tidak merata, dengan menggabungkan presisi dan </w:t>
      </w:r>
      <w:r w:rsidRPr="00785E23">
        <w:rPr>
          <w:i/>
          <w:iCs/>
        </w:rPr>
        <w:t>recall</w:t>
      </w:r>
      <w:r>
        <w:t xml:space="preserve"> menjadi satu metrik harmonis.</w:t>
      </w:r>
    </w:p>
    <w:p w14:paraId="06AF8E21" w14:textId="77777777" w:rsidR="003C3651" w:rsidRDefault="00541AB3" w:rsidP="004073D7">
      <w:pPr>
        <w:keepNext/>
        <w:spacing w:line="360" w:lineRule="auto"/>
        <w:jc w:val="center"/>
      </w:pPr>
      <w:r>
        <w:rPr>
          <w:noProof/>
        </w:rPr>
        <w:drawing>
          <wp:inline distT="0" distB="0" distL="0" distR="0" wp14:anchorId="64BF7B08" wp14:editId="027092DE">
            <wp:extent cx="4330460" cy="2712724"/>
            <wp:effectExtent l="0" t="0" r="0" b="0"/>
            <wp:docPr id="7233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56252" cy="2728881"/>
                    </a:xfrm>
                    <a:prstGeom prst="rect">
                      <a:avLst/>
                    </a:prstGeom>
                    <a:noFill/>
                  </pic:spPr>
                </pic:pic>
              </a:graphicData>
            </a:graphic>
          </wp:inline>
        </w:drawing>
      </w:r>
    </w:p>
    <w:p w14:paraId="60052BC0" w14:textId="39E07AEF" w:rsidR="00406048" w:rsidRPr="00693522" w:rsidRDefault="003C3651" w:rsidP="00693522">
      <w:pPr>
        <w:pStyle w:val="Caption"/>
        <w:spacing w:after="0" w:line="360" w:lineRule="auto"/>
        <w:jc w:val="center"/>
        <w:rPr>
          <w:b w:val="0"/>
          <w:bCs w:val="0"/>
          <w:sz w:val="20"/>
          <w:szCs w:val="20"/>
        </w:rPr>
      </w:pPr>
      <w:bookmarkStart w:id="91" w:name="_Toc181079538"/>
      <w:bookmarkStart w:id="92" w:name="_Toc182834550"/>
      <w:bookmarkStart w:id="93" w:name="_Toc182834662"/>
      <w:bookmarkStart w:id="94" w:name="_Toc182834675"/>
      <w:bookmarkStart w:id="95" w:name="_Toc182835614"/>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855A14" w:rsidRPr="00693522">
        <w:rPr>
          <w:noProof/>
          <w:sz w:val="20"/>
          <w:szCs w:val="20"/>
        </w:rPr>
        <w:t>9</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1"/>
      <w:bookmarkEnd w:id="92"/>
      <w:bookmarkEnd w:id="93"/>
      <w:bookmarkEnd w:id="94"/>
      <w:bookmarkEnd w:id="95"/>
    </w:p>
    <w:p w14:paraId="27BC2395" w14:textId="087FBB66" w:rsidR="00693522" w:rsidRDefault="00693522" w:rsidP="00693522">
      <w:pPr>
        <w:spacing w:after="0"/>
        <w:jc w:val="center"/>
        <w:rPr>
          <w:sz w:val="20"/>
          <w:szCs w:val="20"/>
        </w:rPr>
      </w:pPr>
      <w:r w:rsidRPr="00693522">
        <w:rPr>
          <w:sz w:val="20"/>
          <w:szCs w:val="20"/>
        </w:rPr>
        <w:t xml:space="preserve">(Sumber: </w:t>
      </w:r>
      <w:hyperlink r:id="rId34" w:history="1">
        <w:r w:rsidRPr="001E20E7">
          <w:rPr>
            <w:rStyle w:val="Hyperlink"/>
            <w:sz w:val="20"/>
            <w:szCs w:val="20"/>
          </w:rPr>
          <w:t>www.</w:t>
        </w:r>
        <w:r w:rsidRPr="001E20E7">
          <w:rPr>
            <w:rStyle w:val="Hyperlink"/>
            <w:sz w:val="20"/>
            <w:szCs w:val="20"/>
          </w:rPr>
          <w:t>towardsdatascience.com</w:t>
        </w:r>
      </w:hyperlink>
      <w:r w:rsidRPr="00693522">
        <w:rPr>
          <w:sz w:val="20"/>
          <w:szCs w:val="20"/>
        </w:rPr>
        <w:t>)</w:t>
      </w:r>
    </w:p>
    <w:p w14:paraId="39AB6254" w14:textId="77777777" w:rsidR="00693522" w:rsidRPr="00693522" w:rsidRDefault="00693522" w:rsidP="00693522">
      <w:pPr>
        <w:spacing w:after="0"/>
        <w:jc w:val="center"/>
        <w:rPr>
          <w:sz w:val="20"/>
          <w:szCs w:val="20"/>
        </w:rPr>
      </w:pPr>
    </w:p>
    <w:p w14:paraId="4800EE5A" w14:textId="50ED70C1" w:rsidR="00335997" w:rsidRDefault="006C6807" w:rsidP="004073D7">
      <w:pPr>
        <w:spacing w:line="360" w:lineRule="auto"/>
        <w:ind w:firstLine="629"/>
      </w:pPr>
      <w:r>
        <w:lastRenderedPageBreak/>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positif palsu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35EB0353" w14:textId="2DF18DAA" w:rsidR="000B53D8" w:rsidRPr="00C55CC9" w:rsidRDefault="000B53D8" w:rsidP="004073D7">
      <w:pPr>
        <w:pStyle w:val="Heading3"/>
        <w:numPr>
          <w:ilvl w:val="2"/>
          <w:numId w:val="2"/>
        </w:numPr>
        <w:spacing w:line="360" w:lineRule="auto"/>
        <w:rPr>
          <w:i/>
          <w:iCs/>
        </w:rPr>
      </w:pPr>
      <w:bookmarkStart w:id="96" w:name="_Toc182834247"/>
      <w:r w:rsidRPr="00C55CC9">
        <w:rPr>
          <w:i/>
          <w:iCs/>
        </w:rPr>
        <w:t>Deployment</w:t>
      </w:r>
      <w:bookmarkEnd w:id="96"/>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97" w:name="_Toc182834248"/>
      <w:r>
        <w:t>Tools</w:t>
      </w:r>
      <w:bookmarkEnd w:id="97"/>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98" w:name="_Toc182834249"/>
      <w:r>
        <w:rPr>
          <w:rFonts w:cs="Times New Roman"/>
          <w:szCs w:val="24"/>
        </w:rPr>
        <w:t>Python</w:t>
      </w:r>
      <w:bookmarkEnd w:id="98"/>
    </w:p>
    <w:p w14:paraId="329AA58A" w14:textId="77777777"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Bahasa pemrograman ini terinspirasi dari ABC dan berbeda dari bahasa lainnya karena pengembangannya melibatkan banyak programmer, peneliti, dan pengguna dari berbagai disiplin, tidak terbatas pada bidang IT, karena Python bersifat open source. Python menggunakan interpreter untuk menjalankan kodenya secara langsung dan mendukung berbagai platform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99" w:name="_Toc182834250"/>
      <w:r>
        <w:rPr>
          <w:rFonts w:cs="Times New Roman"/>
          <w:szCs w:val="24"/>
        </w:rPr>
        <w:t>Numpy</w:t>
      </w:r>
      <w:bookmarkEnd w:id="99"/>
    </w:p>
    <w:p w14:paraId="705694C4" w14:textId="77777777" w:rsidR="007E0A80" w:rsidRPr="007E0A80" w:rsidRDefault="007E0A80" w:rsidP="004073D7">
      <w:pPr>
        <w:spacing w:line="360" w:lineRule="auto"/>
        <w:ind w:firstLine="567"/>
      </w:pPr>
      <w:r w:rsidRPr="007E0A80">
        <w:t xml:space="preserve">NumPy (Numerical Python) adalah salah satu pustaka Python yang banyak digunakan untuk melakukan komputasi numerik. Pustaka ini menyediakan dukungan untuk bekerja dengan array serta memungkinkan operasi array dilakukan secara efisien, selain menyediakan berbagai fungsi matematika yang </w:t>
      </w:r>
      <w:r w:rsidRPr="007E0A80">
        <w:lastRenderedPageBreak/>
        <w:t>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0" w:name="_Toc182834251"/>
      <w:r>
        <w:rPr>
          <w:rFonts w:cs="Times New Roman"/>
          <w:szCs w:val="24"/>
        </w:rPr>
        <w:t>Pandas</w:t>
      </w:r>
      <w:bookmarkEnd w:id="100"/>
    </w:p>
    <w:p w14:paraId="4F8596C5" w14:textId="77777777" w:rsidR="007E0A80" w:rsidRPr="007E0A80" w:rsidRDefault="007E0A80" w:rsidP="004073D7">
      <w:pPr>
        <w:spacing w:line="360" w:lineRule="auto"/>
        <w:ind w:firstLine="567"/>
      </w:pPr>
      <w:r w:rsidRPr="007E0A80">
        <w:t>Pandas adalah pustaka open-sourc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atau corrupt.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1" w:name="_Toc182834252"/>
      <w:r>
        <w:rPr>
          <w:rFonts w:cs="Times New Roman"/>
          <w:szCs w:val="24"/>
        </w:rPr>
        <w:t>Matplotlib</w:t>
      </w:r>
      <w:bookmarkEnd w:id="101"/>
    </w:p>
    <w:p w14:paraId="3BA662B0" w14:textId="77777777" w:rsidR="00C83F6D" w:rsidRPr="00C83F6D" w:rsidRDefault="007D376A" w:rsidP="004073D7">
      <w:pPr>
        <w:spacing w:line="360" w:lineRule="auto"/>
        <w:ind w:firstLine="567"/>
      </w:pPr>
      <w:r w:rsidRPr="007D376A">
        <w:t>Matplotlib adalah pustaka Python yang sangat fleksibel dan kuat untuk membuat visualisasi data dalam berbagai bentuk, termasuk scatter plot, line chart, bar chart, dan pie chart, serta grafik yang lebih kompleks. Selain kemampuan dasar untuk menghasilkan visualisasi, Matplotlib memungkinkan pengguna melakukan kustomisasi mendalam pada grafik, seperti 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2" w:name="_Toc182834253"/>
      <w:r>
        <w:rPr>
          <w:rFonts w:cs="Times New Roman"/>
          <w:szCs w:val="24"/>
        </w:rPr>
        <w:t>Scikit Learn</w:t>
      </w:r>
      <w:bookmarkEnd w:id="102"/>
    </w:p>
    <w:p w14:paraId="15A3A20B" w14:textId="646DEB3F"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machine learning berbasis Python. Scikit-learn menyediakan berbagai alat dan metode untuk pengolahan data, pemodelan prediktif, serta evaluasi model. Pustaka ini dirancang agar mudah digunakan, mendukung banyak teknik machine learning populer, seperti klasifikasi, regresi, dan klastering. Scikit-learn juga didistribusikan di bawah lisensi BSD 3-Clause, yang memungkinkan </w:t>
      </w:r>
      <w:r w:rsidRPr="000F4304">
        <w:rPr>
          <w:rFonts w:cs="Times New Roman"/>
          <w:szCs w:val="24"/>
        </w:rPr>
        <w:lastRenderedPageBreak/>
        <w:t>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3" w:name="_Toc525140267"/>
      <w:bookmarkStart w:id="104" w:name="_Toc182834254"/>
      <w:bookmarkEnd w:id="103"/>
      <w:r>
        <w:rPr>
          <w:rFonts w:cs="Times New Roman"/>
          <w:szCs w:val="24"/>
        </w:rPr>
        <w:lastRenderedPageBreak/>
        <w:t>METODE</w:t>
      </w:r>
      <w:bookmarkEnd w:id="104"/>
    </w:p>
    <w:p w14:paraId="149ABB84" w14:textId="77777777" w:rsidR="00E0203B" w:rsidRDefault="00E0203B" w:rsidP="004073D7">
      <w:pPr>
        <w:pStyle w:val="Heading2"/>
        <w:numPr>
          <w:ilvl w:val="1"/>
          <w:numId w:val="2"/>
        </w:numPr>
        <w:spacing w:line="360" w:lineRule="auto"/>
      </w:pPr>
      <w:bookmarkStart w:id="105" w:name="_Toc525140268"/>
      <w:bookmarkStart w:id="106" w:name="_Toc182834255"/>
      <w:bookmarkEnd w:id="105"/>
      <w:r>
        <w:t>Rencana Penelitian</w:t>
      </w:r>
      <w:bookmarkEnd w:id="106"/>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13936A57" w:rsidR="00323A9C" w:rsidRPr="00CA2EA5" w:rsidRDefault="00CA2EA5" w:rsidP="00CA2EA5">
      <w:pPr>
        <w:pStyle w:val="Caption"/>
        <w:jc w:val="center"/>
        <w:rPr>
          <w:sz w:val="20"/>
          <w:szCs w:val="20"/>
        </w:rPr>
      </w:pPr>
      <w:bookmarkStart w:id="107" w:name="_Toc182834551"/>
      <w:bookmarkStart w:id="108" w:name="_Toc182834663"/>
      <w:bookmarkStart w:id="109" w:name="_Toc182834676"/>
      <w:bookmarkStart w:id="110" w:name="_Toc182835615"/>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855A14">
        <w:rPr>
          <w:noProof/>
          <w:sz w:val="20"/>
          <w:szCs w:val="20"/>
        </w:rPr>
        <w:t>10</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07"/>
      <w:bookmarkEnd w:id="108"/>
      <w:bookmarkEnd w:id="109"/>
      <w:bookmarkEnd w:id="110"/>
    </w:p>
    <w:p w14:paraId="7D7007D2" w14:textId="43735379"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umpulkan data yang akan digunakan</w:t>
      </w:r>
      <w:r w:rsidRPr="00CA2EA5">
        <w:rPr>
          <w:i/>
          <w:iCs/>
        </w:rPr>
        <w:t>, data preprocessing</w:t>
      </w:r>
      <w:r>
        <w:t xml:space="preserve"> dan </w:t>
      </w:r>
      <w:r w:rsidRPr="00CA2EA5">
        <w:rPr>
          <w:i/>
          <w:iCs/>
        </w:rPr>
        <w:t>analysis</w:t>
      </w:r>
      <w:r>
        <w:t xml:space="preserve"> untuk memahami atau mengekplor data dan membersihkan permasalahan data, melakukan pelatihan model berdasarkan algoritma yang telah dipilih, mengevaluasi kinerja model untuk mempertimbangkan</w:t>
      </w:r>
      <w:r w:rsidR="00CA2EA5">
        <w:t xml:space="preserve"> kemampuan model agar bisa diterapkan ke dalam sistem. </w:t>
      </w:r>
      <w:r w:rsidR="00523827">
        <w:t>Berikut adalah rencana penelitian yang akan dilakukan</w:t>
      </w:r>
      <w:r w:rsidR="00CA2EA5">
        <w:t xml:space="preserve"> dalam pengembangan model </w:t>
      </w:r>
      <w:r w:rsidR="00CA2EA5" w:rsidRPr="00CA2EA5">
        <w:rPr>
          <w:i/>
          <w:iCs/>
        </w:rPr>
        <w:t>machine learning</w:t>
      </w:r>
      <w:r w:rsidR="00523827">
        <w:t xml:space="preserve">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lastRenderedPageBreak/>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9E3462">
        <w:rPr>
          <w:i/>
          <w:iCs/>
        </w:rPr>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2B7B215B" w:rsidR="00523827" w:rsidRDefault="00CA2EA5" w:rsidP="005B6DE8">
      <w:pPr>
        <w:pStyle w:val="ListParagraph"/>
        <w:spacing w:line="360" w:lineRule="auto"/>
        <w:ind w:left="0" w:firstLine="720"/>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 xml:space="preserve">(train), </w:t>
      </w:r>
      <w:r w:rsidR="00604DCB">
        <w:t xml:space="preserve">data validasi </w:t>
      </w:r>
      <w:r w:rsidR="00604DCB" w:rsidRPr="000B4347">
        <w:rPr>
          <w:i/>
          <w:iCs/>
        </w:rPr>
        <w:t>(validation),</w:t>
      </w:r>
      <w:r w:rsidR="00523827">
        <w:t xml:space="preserve"> dan data uji</w:t>
      </w:r>
      <w:r w:rsidR="00604DCB">
        <w:t xml:space="preserve"> </w:t>
      </w:r>
      <w:r w:rsidR="00604DCB" w:rsidRPr="00604DCB">
        <w:rPr>
          <w:i/>
          <w:iCs/>
        </w:rPr>
        <w:t>(test).</w:t>
      </w:r>
    </w:p>
    <w:p w14:paraId="6A690E18" w14:textId="25BBA94F" w:rsidR="00523827" w:rsidRPr="00785E23" w:rsidRDefault="00785E23" w:rsidP="004073D7">
      <w:pPr>
        <w:pStyle w:val="ListParagraph"/>
        <w:numPr>
          <w:ilvl w:val="0"/>
          <w:numId w:val="46"/>
        </w:numPr>
        <w:spacing w:line="360" w:lineRule="auto"/>
        <w:ind w:left="0"/>
        <w:rPr>
          <w:i/>
          <w:iCs/>
        </w:rPr>
      </w:pPr>
      <w:r>
        <w:rPr>
          <w:i/>
          <w:iCs/>
        </w:rPr>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lastRenderedPageBreak/>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0B1134C8">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3043170" w:rsidR="00A5299C" w:rsidRDefault="00066F09" w:rsidP="00066F09">
      <w:pPr>
        <w:pStyle w:val="Caption"/>
        <w:jc w:val="center"/>
        <w:rPr>
          <w:b w:val="0"/>
          <w:bCs w:val="0"/>
          <w:sz w:val="20"/>
          <w:szCs w:val="20"/>
        </w:rPr>
      </w:pPr>
      <w:bookmarkStart w:id="111" w:name="_Toc182834552"/>
      <w:bookmarkStart w:id="112" w:name="_Toc182834664"/>
      <w:bookmarkStart w:id="113" w:name="_Toc182834677"/>
      <w:bookmarkStart w:id="114" w:name="_Toc182835616"/>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855A14">
        <w:rPr>
          <w:noProof/>
          <w:sz w:val="20"/>
          <w:szCs w:val="20"/>
        </w:rPr>
        <w:t>11</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1"/>
      <w:bookmarkEnd w:id="112"/>
      <w:bookmarkEnd w:id="113"/>
      <w:bookmarkEnd w:id="114"/>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54115DF5" w:rsidR="00D44795" w:rsidRPr="0083232B" w:rsidRDefault="0083232B" w:rsidP="0083232B">
      <w:pPr>
        <w:pStyle w:val="Caption"/>
        <w:jc w:val="center"/>
        <w:rPr>
          <w:b w:val="0"/>
          <w:bCs w:val="0"/>
          <w:sz w:val="20"/>
          <w:szCs w:val="20"/>
        </w:rPr>
      </w:pPr>
      <w:bookmarkStart w:id="115" w:name="_Toc182834553"/>
      <w:bookmarkStart w:id="116" w:name="_Toc182834665"/>
      <w:bookmarkStart w:id="117" w:name="_Toc182834678"/>
      <w:bookmarkStart w:id="118" w:name="_Toc182835617"/>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855A14">
        <w:rPr>
          <w:noProof/>
          <w:sz w:val="20"/>
          <w:szCs w:val="20"/>
        </w:rPr>
        <w:t>12</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5"/>
      <w:bookmarkEnd w:id="116"/>
      <w:bookmarkEnd w:id="117"/>
      <w:bookmarkEnd w:id="118"/>
    </w:p>
    <w:p w14:paraId="0F26A1EA" w14:textId="0C014CD5" w:rsidR="00883959" w:rsidRDefault="00883959" w:rsidP="00883959">
      <w:pPr>
        <w:pStyle w:val="ListParagraph"/>
        <w:spacing w:line="360" w:lineRule="auto"/>
        <w:ind w:left="0" w:firstLine="720"/>
      </w:pPr>
      <w:r w:rsidRPr="00883959">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 xml:space="preserve">yang digunakan untuk mengukur seberapa baik fitur tersebut </w:t>
      </w:r>
      <w:r w:rsidRPr="00883959">
        <w:lastRenderedPageBreak/>
        <w:t>memisahkan data. Tujuan dari proses ini adalah untuk memaksimalkan pemisahan data yang bersih berdasarkan kelas atau nilai target.</w:t>
      </w:r>
    </w:p>
    <w:p w14:paraId="6E2B68A6" w14:textId="56148D35"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p>
    <w:p w14:paraId="58853E23" w14:textId="77777777" w:rsidR="003C7642" w:rsidRDefault="003C7642" w:rsidP="00883959">
      <w:pPr>
        <w:pStyle w:val="ListParagraph"/>
        <w:spacing w:line="360" w:lineRule="auto"/>
        <w:ind w:left="0" w:firstLine="720"/>
      </w:pPr>
    </w:p>
    <w:p w14:paraId="2D4BCCC6" w14:textId="77777777" w:rsidR="005B6DE8" w:rsidRDefault="003C7642" w:rsidP="005B6DE8">
      <w:pPr>
        <w:pStyle w:val="ListParagraph"/>
        <w:keepNext/>
        <w:spacing w:line="360" w:lineRule="auto"/>
        <w:ind w:left="284" w:hanging="142"/>
        <w:jc w:val="center"/>
      </w:pPr>
      <w:r w:rsidRPr="003C7642">
        <w:rPr>
          <w:noProof/>
        </w:rPr>
        <w:drawing>
          <wp:inline distT="0" distB="0" distL="0" distR="0" wp14:anchorId="7E9DBD05" wp14:editId="2DBB117D">
            <wp:extent cx="4819650" cy="3011805"/>
            <wp:effectExtent l="0" t="0" r="0" b="0"/>
            <wp:docPr id="1193958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8276" name=""/>
                    <pic:cNvPicPr/>
                  </pic:nvPicPr>
                  <pic:blipFill rotWithShape="1">
                    <a:blip r:embed="rId38"/>
                    <a:srcRect l="1890" r="2482"/>
                    <a:stretch/>
                  </pic:blipFill>
                  <pic:spPr bwMode="auto">
                    <a:xfrm>
                      <a:off x="0" y="0"/>
                      <a:ext cx="4819650" cy="3011805"/>
                    </a:xfrm>
                    <a:prstGeom prst="rect">
                      <a:avLst/>
                    </a:prstGeom>
                    <a:ln>
                      <a:noFill/>
                    </a:ln>
                    <a:extLst>
                      <a:ext uri="{53640926-AAD7-44D8-BBD7-CCE9431645EC}">
                        <a14:shadowObscured xmlns:a14="http://schemas.microsoft.com/office/drawing/2010/main"/>
                      </a:ext>
                    </a:extLst>
                  </pic:spPr>
                </pic:pic>
              </a:graphicData>
            </a:graphic>
          </wp:inline>
        </w:drawing>
      </w:r>
    </w:p>
    <w:p w14:paraId="1281B86E" w14:textId="4EF21C39" w:rsidR="003C7642" w:rsidRPr="005331D5" w:rsidRDefault="005B6DE8" w:rsidP="005331D5">
      <w:pPr>
        <w:pStyle w:val="Caption"/>
        <w:spacing w:after="0"/>
        <w:jc w:val="center"/>
        <w:rPr>
          <w:b w:val="0"/>
          <w:bCs w:val="0"/>
          <w:i/>
          <w:iCs/>
          <w:sz w:val="20"/>
          <w:szCs w:val="20"/>
        </w:rPr>
      </w:pPr>
      <w:bookmarkStart w:id="119" w:name="_Toc182834554"/>
      <w:bookmarkStart w:id="120" w:name="_Toc182834666"/>
      <w:bookmarkStart w:id="121" w:name="_Toc182834679"/>
      <w:bookmarkStart w:id="122" w:name="_Toc182835618"/>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855A14" w:rsidRPr="005331D5">
        <w:rPr>
          <w:noProof/>
          <w:sz w:val="20"/>
          <w:szCs w:val="20"/>
        </w:rPr>
        <w:t>13</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19"/>
      <w:bookmarkEnd w:id="120"/>
      <w:bookmarkEnd w:id="121"/>
      <w:bookmarkEnd w:id="122"/>
    </w:p>
    <w:p w14:paraId="410F73AA" w14:textId="4095FCAC" w:rsidR="005331D5" w:rsidRDefault="005331D5" w:rsidP="005331D5">
      <w:pPr>
        <w:spacing w:after="0"/>
        <w:jc w:val="center"/>
        <w:rPr>
          <w:sz w:val="20"/>
          <w:szCs w:val="20"/>
        </w:rPr>
      </w:pPr>
      <w:r w:rsidRPr="005331D5">
        <w:rPr>
          <w:sz w:val="20"/>
          <w:szCs w:val="20"/>
        </w:rPr>
        <w:t>(Sumber: www.</w:t>
      </w:r>
      <w:r w:rsidRPr="005331D5">
        <w:rPr>
          <w:sz w:val="20"/>
          <w:szCs w:val="20"/>
        </w:rPr>
        <w:t>medium.com</w:t>
      </w:r>
      <w:r w:rsidRPr="005331D5">
        <w:rPr>
          <w:sz w:val="20"/>
          <w:szCs w:val="20"/>
        </w:rPr>
        <w:t>)</w:t>
      </w:r>
    </w:p>
    <w:p w14:paraId="4FC48102" w14:textId="77777777" w:rsidR="005331D5" w:rsidRPr="005331D5" w:rsidRDefault="005331D5" w:rsidP="005331D5">
      <w:pPr>
        <w:spacing w:after="0"/>
        <w:jc w:val="center"/>
        <w:rPr>
          <w:sz w:val="20"/>
          <w:szCs w:val="20"/>
        </w:rPr>
      </w:pPr>
    </w:p>
    <w:p w14:paraId="2E694E5B" w14:textId="5C109A00"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Pr="005B6DE8">
        <w:rPr>
          <w:i/>
          <w:iCs/>
        </w:rPr>
        <w:t>xgb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g</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 dari pohon sebelumnya.</w:t>
      </w:r>
    </w:p>
    <w:p w14:paraId="48659723" w14:textId="77777777" w:rsidR="0083232B" w:rsidRDefault="0083232B" w:rsidP="00883959">
      <w:pPr>
        <w:pStyle w:val="ListParagraph"/>
        <w:spacing w:line="360" w:lineRule="auto"/>
        <w:ind w:left="0" w:firstLine="720"/>
      </w:pP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37514290"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t xml:space="preserve">Deployment </w:t>
      </w:r>
    </w:p>
    <w:p w14:paraId="1892760A" w14:textId="328EA47C" w:rsidR="00523827" w:rsidRPr="00523827" w:rsidRDefault="00523827" w:rsidP="005B6DE8">
      <w:pPr>
        <w:pStyle w:val="ListParagraph"/>
        <w:spacing w:line="360" w:lineRule="auto"/>
        <w:ind w:left="0" w:firstLine="576"/>
      </w:pPr>
      <w:r>
        <w:t xml:space="preserve">Setelah model terbaik terpilih, model akan disiapkan untuk diimplementasikan dalam sistem </w:t>
      </w:r>
      <w:r w:rsidR="00785E23" w:rsidRPr="00785E23">
        <w:rPr>
          <w:i/>
          <w:iCs/>
        </w:rPr>
        <w:t>fraud detection</w:t>
      </w:r>
      <w:r>
        <w:t>.</w:t>
      </w:r>
    </w:p>
    <w:p w14:paraId="0F1880FC" w14:textId="18B2A929" w:rsidR="00E0203B" w:rsidRDefault="00E0203B" w:rsidP="004073D7">
      <w:pPr>
        <w:pStyle w:val="Heading2"/>
        <w:numPr>
          <w:ilvl w:val="1"/>
          <w:numId w:val="2"/>
        </w:numPr>
        <w:spacing w:line="360" w:lineRule="auto"/>
      </w:pPr>
      <w:bookmarkStart w:id="123" w:name="_Toc525140269"/>
      <w:bookmarkStart w:id="124" w:name="_Toc182834256"/>
      <w:bookmarkEnd w:id="123"/>
      <w:r>
        <w:t>Ob</w:t>
      </w:r>
      <w:r w:rsidR="00043211">
        <w:t>j</w:t>
      </w:r>
      <w:r>
        <w:t>ek Penelitian</w:t>
      </w:r>
      <w:bookmarkEnd w:id="124"/>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25" w:name="_Toc525140272"/>
      <w:bookmarkStart w:id="126" w:name="_Toc182834257"/>
      <w:r>
        <w:t>Teknik Pengumpulan Data</w:t>
      </w:r>
      <w:bookmarkEnd w:id="125"/>
      <w:bookmarkEnd w:id="126"/>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DB5F096" w:rsidR="00F10DB4" w:rsidRDefault="00EB4294" w:rsidP="004073D7">
      <w:pPr>
        <w:spacing w:line="360" w:lineRule="auto"/>
        <w:ind w:left="142" w:firstLine="475"/>
      </w:pPr>
      <w:r w:rsidRPr="00196353">
        <w:rPr>
          <w:rFonts w:cs="Times New Roman"/>
          <w:szCs w:val="24"/>
        </w:rPr>
        <w:lastRenderedPageBreak/>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213 di antaranya diidentifikasi sebagai transaksi penipuan, sedangkan 6.354.407 transaksi lainnya diklasifikasikan sebagai transaksi non-penipuan</w:t>
      </w:r>
      <w:r>
        <w:t>. Adapun fitur-fitur yang terdapat dalam dataset tersebut adalah sebagai berikut:</w:t>
      </w:r>
    </w:p>
    <w:p w14:paraId="79E3D465" w14:textId="0B01C2B7" w:rsidR="00785E23" w:rsidRPr="00785E23" w:rsidRDefault="00785E23" w:rsidP="00785E23">
      <w:pPr>
        <w:pStyle w:val="Caption"/>
        <w:jc w:val="center"/>
        <w:rPr>
          <w:sz w:val="20"/>
          <w:szCs w:val="20"/>
        </w:rPr>
      </w:pPr>
      <w:bookmarkStart w:id="127" w:name="_Toc182834732"/>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Pr="00785E23">
        <w:rPr>
          <w:noProof/>
          <w:sz w:val="20"/>
          <w:szCs w:val="20"/>
        </w:rPr>
        <w:t>1</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27"/>
    </w:p>
    <w:tbl>
      <w:tblPr>
        <w:tblStyle w:val="TableGrid"/>
        <w:tblW w:w="0" w:type="auto"/>
        <w:tblLook w:val="04A0" w:firstRow="1" w:lastRow="0" w:firstColumn="1" w:lastColumn="0" w:noHBand="0" w:noVBand="1"/>
      </w:tblPr>
      <w:tblGrid>
        <w:gridCol w:w="3466"/>
        <w:gridCol w:w="4012"/>
      </w:tblGrid>
      <w:tr w:rsidR="00EB4294" w14:paraId="40824538" w14:textId="77777777" w:rsidTr="00011124">
        <w:tc>
          <w:tcPr>
            <w:tcW w:w="346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012"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011124">
        <w:tc>
          <w:tcPr>
            <w:tcW w:w="346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012"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011124">
        <w:tc>
          <w:tcPr>
            <w:tcW w:w="346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012"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011124">
        <w:tc>
          <w:tcPr>
            <w:tcW w:w="346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012"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011124">
        <w:tc>
          <w:tcPr>
            <w:tcW w:w="346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012"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011124">
        <w:tc>
          <w:tcPr>
            <w:tcW w:w="346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012"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011124">
        <w:tc>
          <w:tcPr>
            <w:tcW w:w="346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012"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011124">
        <w:tc>
          <w:tcPr>
            <w:tcW w:w="346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012"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011124">
        <w:tc>
          <w:tcPr>
            <w:tcW w:w="346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012"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011124">
        <w:tc>
          <w:tcPr>
            <w:tcW w:w="346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012"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011124">
        <w:tc>
          <w:tcPr>
            <w:tcW w:w="346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lastRenderedPageBreak/>
              <w:t>isFraud</w:t>
            </w:r>
          </w:p>
        </w:tc>
        <w:tc>
          <w:tcPr>
            <w:tcW w:w="4012"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011124">
        <w:tc>
          <w:tcPr>
            <w:tcW w:w="346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012"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upaya ilegal, jika mentransfer lebih dari 200.000 dalam satu transaksi maka dalam pengawasan (1) dan jika dibawahnya maka bukan 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yang mengurangi saldo akun pengguna dan menambah saldo akun penerima (</w:t>
      </w:r>
      <w:r>
        <w:rPr>
          <w:rFonts w:cs="Times New Roman"/>
          <w:szCs w:val="24"/>
        </w:rPr>
        <w:t>pedagang</w:t>
      </w:r>
      <w:r w:rsidRPr="002661CC">
        <w:rPr>
          <w:rFonts w:cs="Times New Roman"/>
          <w:szCs w:val="24"/>
        </w:rPr>
        <w:t xml:space="preserve">). Ini adalah </w:t>
      </w:r>
      <w:r w:rsidRPr="002661CC">
        <w:rPr>
          <w:rFonts w:cs="Times New Roman"/>
          <w:szCs w:val="24"/>
        </w:rPr>
        <w:lastRenderedPageBreak/>
        <w:t>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platform uang mobile. Ini memungkinkan pengguna untuk mentransfer dana langsung ke akun mobil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lastRenderedPageBreak/>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 dalam simulasi. Dalam dataset ini, penipuan biasanya melibatkan agen yang berusaha mengambil alih akun pelanggan, kemudian mencoba mengosongkan dana dari akun tersebut 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28" w:name="_Toc182834258"/>
      <w:r>
        <w:rPr>
          <w:rFonts w:cs="Times New Roman"/>
          <w:szCs w:val="24"/>
        </w:rPr>
        <w:t>Pendekatan Penelitian</w:t>
      </w:r>
      <w:bookmarkEnd w:id="128"/>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29" w:name="_Toc182834259"/>
      <w:r>
        <w:t>Instrumen Penelitian</w:t>
      </w:r>
      <w:bookmarkEnd w:id="129"/>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w:t>
      </w:r>
      <w:r w:rsidR="00956986">
        <w:lastRenderedPageBreak/>
        <w:t xml:space="preserve">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0" w:name="_Toc182834260"/>
      <w:r>
        <w:rPr>
          <w:rFonts w:cs="Times New Roman"/>
          <w:szCs w:val="24"/>
        </w:rPr>
        <w:t xml:space="preserve">HASIL DAN </w:t>
      </w:r>
      <w:bookmarkStart w:id="131" w:name="_Toc525140275"/>
      <w:bookmarkEnd w:id="131"/>
      <w:r>
        <w:rPr>
          <w:rFonts w:cs="Times New Roman"/>
          <w:szCs w:val="24"/>
        </w:rPr>
        <w:t>PEMBAHASAN</w:t>
      </w:r>
      <w:bookmarkEnd w:id="130"/>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132" w:name="_Toc182834261"/>
      <w:r>
        <w:t>Data Hasil Penelitian</w:t>
      </w:r>
      <w:bookmarkEnd w:id="132"/>
    </w:p>
    <w:p w14:paraId="0797DC53" w14:textId="77777777" w:rsidR="00E0203B" w:rsidRDefault="00E0203B" w:rsidP="004073D7">
      <w:pPr>
        <w:pStyle w:val="Heading2"/>
        <w:numPr>
          <w:ilvl w:val="1"/>
          <w:numId w:val="2"/>
        </w:numPr>
        <w:spacing w:line="360" w:lineRule="auto"/>
      </w:pPr>
      <w:bookmarkStart w:id="133" w:name="_Toc525140276"/>
      <w:bookmarkStart w:id="134" w:name="_Toc182834262"/>
      <w:bookmarkEnd w:id="133"/>
      <w:r>
        <w:t>Pembahasan Hasil Penelitian</w:t>
      </w:r>
      <w:bookmarkEnd w:id="134"/>
    </w:p>
    <w:p w14:paraId="67EC21C2" w14:textId="77777777" w:rsidR="00E0203B" w:rsidRDefault="00E0203B" w:rsidP="004073D7">
      <w:pPr>
        <w:pStyle w:val="Heading2"/>
        <w:numPr>
          <w:ilvl w:val="1"/>
          <w:numId w:val="2"/>
        </w:numPr>
        <w:spacing w:line="360" w:lineRule="auto"/>
      </w:pPr>
      <w:bookmarkStart w:id="135" w:name="_Toc525140277"/>
      <w:bookmarkStart w:id="136" w:name="_Toc182834263"/>
      <w:bookmarkEnd w:id="135"/>
      <w:r>
        <w:t>Analisis Data</w:t>
      </w:r>
      <w:bookmarkEnd w:id="136"/>
    </w:p>
    <w:p w14:paraId="68D805DC" w14:textId="77777777" w:rsidR="00E0203B" w:rsidRDefault="00E0203B" w:rsidP="004073D7">
      <w:pPr>
        <w:pStyle w:val="Heading2"/>
        <w:numPr>
          <w:ilvl w:val="1"/>
          <w:numId w:val="2"/>
        </w:numPr>
        <w:spacing w:line="360" w:lineRule="auto"/>
      </w:pPr>
      <w:bookmarkStart w:id="137" w:name="_Toc525140278"/>
      <w:bookmarkStart w:id="138" w:name="_Toc182834264"/>
      <w:r>
        <w:t>Perbandingan dengan Penelitian Lain</w:t>
      </w:r>
      <w:bookmarkEnd w:id="137"/>
      <w:bookmarkEnd w:id="138"/>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39" w:name="_Toc525140279"/>
      <w:bookmarkStart w:id="140" w:name="_Toc182834265"/>
      <w:bookmarkEnd w:id="139"/>
      <w:r>
        <w:rPr>
          <w:rFonts w:cs="Times New Roman"/>
          <w:szCs w:val="24"/>
        </w:rPr>
        <w:t>KESIMPULAN DAN SARAN</w:t>
      </w:r>
      <w:bookmarkEnd w:id="140"/>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1" w:name="_Toc436902384"/>
      <w:bookmarkStart w:id="142" w:name="_Toc525140280"/>
      <w:bookmarkStart w:id="143" w:name="_Toc182834266"/>
      <w:bookmarkEnd w:id="141"/>
      <w:bookmarkEnd w:id="142"/>
      <w:r>
        <w:rPr>
          <w:rFonts w:cs="Times New Roman"/>
          <w:szCs w:val="24"/>
        </w:rPr>
        <w:t>Kesimpulan</w:t>
      </w:r>
      <w:bookmarkEnd w:id="143"/>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4" w:name="_Toc436902385"/>
      <w:bookmarkStart w:id="145" w:name="_Toc525140281"/>
      <w:bookmarkStart w:id="146" w:name="_Toc182834267"/>
      <w:bookmarkEnd w:id="144"/>
      <w:bookmarkEnd w:id="145"/>
      <w:r>
        <w:rPr>
          <w:rFonts w:cs="Times New Roman"/>
          <w:szCs w:val="24"/>
        </w:rPr>
        <w:t>Saran</w:t>
      </w:r>
      <w:bookmarkEnd w:id="146"/>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47" w:name="_Toc525140282"/>
      <w:bookmarkStart w:id="148" w:name="_Toc182834268"/>
      <w:bookmarkEnd w:id="147"/>
      <w:r>
        <w:rPr>
          <w:rFonts w:cs="Times New Roman"/>
          <w:szCs w:val="24"/>
          <w:lang w:eastAsia="id-ID"/>
        </w:rPr>
        <w:lastRenderedPageBreak/>
        <w:t>DAFTAR REFERENSI</w:t>
      </w:r>
      <w:bookmarkEnd w:id="148"/>
    </w:p>
    <w:p w14:paraId="001E8EEE" w14:textId="209D537F" w:rsidR="00416B24" w:rsidRPr="00416B24" w:rsidRDefault="00D5407E" w:rsidP="00416B24">
      <w:pPr>
        <w:widowControl w:val="0"/>
        <w:autoSpaceDE w:val="0"/>
        <w:autoSpaceDN w:val="0"/>
        <w:adjustRightInd w:val="0"/>
        <w:spacing w:line="240" w:lineRule="auto"/>
        <w:ind w:left="480" w:hanging="48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416B24" w:rsidRPr="00416B24">
        <w:rPr>
          <w:rFonts w:cs="Times New Roman"/>
          <w:noProof/>
          <w:szCs w:val="24"/>
        </w:rPr>
        <w:t xml:space="preserve">Afriyie, J. K., Tawiah, K., Pels, W. A., Addai-Henne, S., Dwamena, H. A., Owiredu, E. O., Ayeh, S. A., &amp; Eshun, J. (2023). A supervised machine learning algorithm for detecting and predicting fraud in credit card transactions. </w:t>
      </w:r>
      <w:r w:rsidR="00416B24" w:rsidRPr="00416B24">
        <w:rPr>
          <w:rFonts w:cs="Times New Roman"/>
          <w:i/>
          <w:iCs/>
          <w:noProof/>
          <w:szCs w:val="24"/>
        </w:rPr>
        <w:t>Decision Analytics Journal</w:t>
      </w:r>
      <w:r w:rsidR="00416B24" w:rsidRPr="00416B24">
        <w:rPr>
          <w:rFonts w:cs="Times New Roman"/>
          <w:noProof/>
          <w:szCs w:val="24"/>
        </w:rPr>
        <w:t xml:space="preserve">, </w:t>
      </w:r>
      <w:r w:rsidR="00416B24" w:rsidRPr="00416B24">
        <w:rPr>
          <w:rFonts w:cs="Times New Roman"/>
          <w:i/>
          <w:iCs/>
          <w:noProof/>
          <w:szCs w:val="24"/>
        </w:rPr>
        <w:t>6</w:t>
      </w:r>
      <w:r w:rsidR="00416B24" w:rsidRPr="00416B24">
        <w:rPr>
          <w:rFonts w:cs="Times New Roman"/>
          <w:noProof/>
          <w:szCs w:val="24"/>
        </w:rPr>
        <w:t>(January), 100163. https://doi.org/10.1016/j.dajour.2023.100163</w:t>
      </w:r>
    </w:p>
    <w:p w14:paraId="2F5DFD3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lwadain, A., Ali, R. F., &amp; Muneer, A. (2023). Estimating Financial Fraud through Transaction-Level Features and Machine Learning. </w:t>
      </w:r>
      <w:r w:rsidRPr="00416B24">
        <w:rPr>
          <w:rFonts w:cs="Times New Roman"/>
          <w:i/>
          <w:iCs/>
          <w:noProof/>
          <w:szCs w:val="24"/>
        </w:rPr>
        <w:t>Mathematic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5). https://doi.org/10.3390/math11051184</w:t>
      </w:r>
    </w:p>
    <w:p w14:paraId="43C87FD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natolii, D., Sergii, M., Olena, D., Dmytro, T., Oksana, R., &amp; Katerina, H. (2024). Combating Economic Crime in Ukraine in Conditions of Sustainable Development. </w:t>
      </w:r>
      <w:r w:rsidRPr="00416B24">
        <w:rPr>
          <w:rFonts w:cs="Times New Roman"/>
          <w:i/>
          <w:iCs/>
          <w:noProof/>
          <w:szCs w:val="24"/>
        </w:rPr>
        <w:t>Revista de Gestao Social e Ambiental</w:t>
      </w:r>
      <w:r w:rsidRPr="00416B24">
        <w:rPr>
          <w:rFonts w:cs="Times New Roman"/>
          <w:noProof/>
          <w:szCs w:val="24"/>
        </w:rPr>
        <w:t xml:space="preserve">, </w:t>
      </w:r>
      <w:r w:rsidRPr="00416B24">
        <w:rPr>
          <w:rFonts w:cs="Times New Roman"/>
          <w:i/>
          <w:iCs/>
          <w:noProof/>
          <w:szCs w:val="24"/>
        </w:rPr>
        <w:t>18</w:t>
      </w:r>
      <w:r w:rsidRPr="00416B24">
        <w:rPr>
          <w:rFonts w:cs="Times New Roman"/>
          <w:noProof/>
          <w:szCs w:val="24"/>
        </w:rPr>
        <w:t>(6), 1–20. https://doi.org/10.24857/rgsa.v18n6-049</w:t>
      </w:r>
    </w:p>
    <w:p w14:paraId="7DDC9D2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Botchey, F. E., Qin, Z., &amp; Hughes-Lartey, K. (2020). Mobile money fraud prediction-A cross-case analysis on the efficiency of support vector machines, gradient boosted decision trees, and Naïve Bayes algorithms.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8). https://doi.org/10.3390/INFO11080383</w:t>
      </w:r>
    </w:p>
    <w:p w14:paraId="13853F9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Christoforaki, M., &amp; Beyan, O. D. (2024). Towards an ELSA Curriculum for Data Scientists. </w:t>
      </w:r>
      <w:r w:rsidRPr="00416B24">
        <w:rPr>
          <w:rFonts w:cs="Times New Roman"/>
          <w:i/>
          <w:iCs/>
          <w:noProof/>
          <w:szCs w:val="24"/>
        </w:rPr>
        <w:t>AI (Switzerland)</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504–515. https://doi.org/10.3390/ai5020025</w:t>
      </w:r>
    </w:p>
    <w:p w14:paraId="79E5C2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asawarsa, A. R. P., Sucipto, A., Sofyan, A., Saptaji, M. B., &amp; Rosyani, P. (2023). Analisis Penerapan Python Dalam Perhitungan Limit. </w:t>
      </w:r>
      <w:r w:rsidRPr="00416B24">
        <w:rPr>
          <w:rFonts w:cs="Times New Roman"/>
          <w:i/>
          <w:iCs/>
          <w:noProof/>
          <w:szCs w:val="24"/>
        </w:rPr>
        <w:t>Jurnal Matematika, Algoritma Dan Sains</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69–72.</w:t>
      </w:r>
    </w:p>
    <w:p w14:paraId="7E5F998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 Pedro-Carracedo, J., Clemente, J., Fuentes-Jimenez, D., Cabrera-Umpiérrez, M. F., &amp; Gonzalez-Marcos, A. P. (2023). Photoplethysmographic Signal-Diffusive Dynamics as a Mental-Stress Physiological Indicator Using Convolutional Neural Networks. </w:t>
      </w:r>
      <w:r w:rsidRPr="00416B24">
        <w:rPr>
          <w:rFonts w:cs="Times New Roman"/>
          <w:i/>
          <w:iCs/>
          <w:noProof/>
          <w:szCs w:val="24"/>
        </w:rPr>
        <w:t>Applied Sciences (Switzerland)</w:t>
      </w:r>
      <w:r w:rsidRPr="00416B24">
        <w:rPr>
          <w:rFonts w:cs="Times New Roman"/>
          <w:noProof/>
          <w:szCs w:val="24"/>
        </w:rPr>
        <w:t xml:space="preserve">, </w:t>
      </w:r>
      <w:r w:rsidRPr="00416B24">
        <w:rPr>
          <w:rFonts w:cs="Times New Roman"/>
          <w:i/>
          <w:iCs/>
          <w:noProof/>
          <w:szCs w:val="24"/>
        </w:rPr>
        <w:t>13</w:t>
      </w:r>
      <w:r w:rsidRPr="00416B24">
        <w:rPr>
          <w:rFonts w:cs="Times New Roman"/>
          <w:noProof/>
          <w:szCs w:val="24"/>
        </w:rPr>
        <w:t>(15). https://doi.org/10.3390/app13158902</w:t>
      </w:r>
    </w:p>
    <w:p w14:paraId="349174D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nniagi, E. (2021). Analisis Ke-Ekonomian Pemidanaan Tindak Pidana Pencucian Uang Dalam Undang-Undang Nomor 8 Tahun 2010 Tentang Pencegahan Dan Pemberantasan Tindak Pidana Pencucian Uang. </w:t>
      </w:r>
      <w:r w:rsidRPr="00416B24">
        <w:rPr>
          <w:rFonts w:cs="Times New Roman"/>
          <w:i/>
          <w:iCs/>
          <w:noProof/>
          <w:szCs w:val="24"/>
        </w:rPr>
        <w:t>Jurnal Lex Renaiss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2), 246–264. https://doi.org/10.20885/jlr.vol6.iss2.art3</w:t>
      </w:r>
    </w:p>
    <w:p w14:paraId="4B3BF0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sai, A. S., Bandopadhyaya, A., Ashok, A., Maneesha, &amp; Bhagat, N. (2024). Decoding characteristics of key physical properties in silver nanoparticles by attaining centroids for cytotoxicity prediction through data cleansing. </w:t>
      </w:r>
      <w:r w:rsidRPr="00416B24">
        <w:rPr>
          <w:rFonts w:cs="Times New Roman"/>
          <w:i/>
          <w:iCs/>
          <w:noProof/>
          <w:szCs w:val="24"/>
        </w:rPr>
        <w:t>Machine Learning: Science and Technology</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1–14. https://doi.org/10.1088/2632-2153/ad51cb</w:t>
      </w:r>
    </w:p>
    <w:p w14:paraId="5582CE9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lkabalawy, M., Al-Sakkaf, A., Mohammed Abdelkader, E., &amp; Alfalah, G. (2024). CRISP-DM-Based Data-Driven Approach for Building Energy Prediction Utilizing Indoor and Environmental Factors. </w:t>
      </w:r>
      <w:r w:rsidRPr="00416B24">
        <w:rPr>
          <w:rFonts w:cs="Times New Roman"/>
          <w:i/>
          <w:iCs/>
          <w:noProof/>
          <w:szCs w:val="24"/>
        </w:rPr>
        <w:t>Sustainability</w:t>
      </w:r>
      <w:r w:rsidRPr="00416B24">
        <w:rPr>
          <w:rFonts w:cs="Times New Roman"/>
          <w:noProof/>
          <w:szCs w:val="24"/>
        </w:rPr>
        <w:t xml:space="preserve">, </w:t>
      </w:r>
      <w:r w:rsidRPr="00416B24">
        <w:rPr>
          <w:rFonts w:cs="Times New Roman"/>
          <w:i/>
          <w:iCs/>
          <w:noProof/>
          <w:szCs w:val="24"/>
        </w:rPr>
        <w:lastRenderedPageBreak/>
        <w:t>16</w:t>
      </w:r>
      <w:r w:rsidRPr="00416B24">
        <w:rPr>
          <w:rFonts w:cs="Times New Roman"/>
          <w:noProof/>
          <w:szCs w:val="24"/>
        </w:rPr>
        <w:t>(17), 7249. https://doi.org/10.3390/su16177249</w:t>
      </w:r>
    </w:p>
    <w:p w14:paraId="163CB75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soimeme, E. E. (2020). Identifying and reducing the money laundering risks posed by individuals who have been unknowingly recruited as money rule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4</w:t>
      </w:r>
      <w:r w:rsidRPr="00416B24">
        <w:rPr>
          <w:rFonts w:cs="Times New Roman"/>
          <w:noProof/>
          <w:szCs w:val="24"/>
        </w:rPr>
        <w:t>(1), 201–212. https://doi.org/10.1108/JMLC-05-2020-0053</w:t>
      </w:r>
    </w:p>
    <w:p w14:paraId="32529D2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N. (2023). Crime scripting the criminal activities of money laundering – holistically.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94–608. https://doi.org/10.1108/JMLC-09-2020-0109</w:t>
      </w:r>
    </w:p>
    <w:p w14:paraId="266400D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P. M. (2023). Reexamining the anti-money-laundering framework: a legal critique and new approach to combating money laundering. </w:t>
      </w:r>
      <w:r w:rsidRPr="00416B24">
        <w:rPr>
          <w:rFonts w:cs="Times New Roman"/>
          <w:i/>
          <w:iCs/>
          <w:noProof/>
          <w:szCs w:val="24"/>
        </w:rPr>
        <w:t>Journal of Financial Crime</w:t>
      </w:r>
      <w:r w:rsidRPr="00416B24">
        <w:rPr>
          <w:rFonts w:cs="Times New Roman"/>
          <w:noProof/>
          <w:szCs w:val="24"/>
        </w:rPr>
        <w:t xml:space="preserve">, </w:t>
      </w:r>
      <w:r w:rsidRPr="00416B24">
        <w:rPr>
          <w:rFonts w:cs="Times New Roman"/>
          <w:i/>
          <w:iCs/>
          <w:noProof/>
          <w:szCs w:val="24"/>
        </w:rPr>
        <w:t>30</w:t>
      </w:r>
      <w:r w:rsidRPr="00416B24">
        <w:rPr>
          <w:rFonts w:cs="Times New Roman"/>
          <w:noProof/>
          <w:szCs w:val="24"/>
        </w:rPr>
        <w:t>(1), 35–47. https://doi.org/10.1108/JFC-02-2022-0041</w:t>
      </w:r>
    </w:p>
    <w:p w14:paraId="658114DD"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nting, Y. P., Gunadi, E. M., Londe, E. N., Wijaya, L., Laura, J., Fisher, J., Jawa, P., &amp; Sanjaya, N. T. (2023). </w:t>
      </w:r>
      <w:r w:rsidRPr="00416B24">
        <w:rPr>
          <w:rFonts w:cs="Times New Roman"/>
          <w:i/>
          <w:iCs/>
          <w:noProof/>
          <w:szCs w:val="24"/>
        </w:rPr>
        <w:t>Pencucian Uang</w:t>
      </w:r>
      <w:r w:rsidRPr="00416B24">
        <w:rPr>
          <w:rFonts w:cs="Times New Roman"/>
          <w:noProof/>
          <w:szCs w:val="24"/>
        </w:rPr>
        <w:t xml:space="preserve">. </w:t>
      </w:r>
      <w:r w:rsidRPr="00416B24">
        <w:rPr>
          <w:rFonts w:cs="Times New Roman"/>
          <w:i/>
          <w:iCs/>
          <w:noProof/>
          <w:szCs w:val="24"/>
        </w:rPr>
        <w:t>02</w:t>
      </w:r>
      <w:r w:rsidRPr="00416B24">
        <w:rPr>
          <w:rFonts w:cs="Times New Roman"/>
          <w:noProof/>
          <w:szCs w:val="24"/>
        </w:rPr>
        <w:t>(10), 862–879.</w:t>
      </w:r>
    </w:p>
    <w:p w14:paraId="240A5D8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unawan, G. (2024). Tindak Pidana Pencucian Uang dan Kejahatan Terorisme. </w:t>
      </w:r>
      <w:r w:rsidRPr="00416B24">
        <w:rPr>
          <w:rFonts w:cs="Times New Roman"/>
          <w:i/>
          <w:iCs/>
          <w:noProof/>
          <w:szCs w:val="24"/>
        </w:rPr>
        <w:t>Edulaw: Journal of Islamic Law and Jurisprud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1), 21–31.</w:t>
      </w:r>
    </w:p>
    <w:p w14:paraId="3CB36F9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jek, P., Abedin, M. Z., &amp; Sivarajah, U. (2023). Fraud Detection in Mobile Payment Systems using an XGBoost-based Framework. </w:t>
      </w:r>
      <w:r w:rsidRPr="00416B24">
        <w:rPr>
          <w:rFonts w:cs="Times New Roman"/>
          <w:i/>
          <w:iCs/>
          <w:noProof/>
          <w:szCs w:val="24"/>
        </w:rPr>
        <w:t>Information Systems Frontiers</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5), 1985–2003. https://doi.org/10.1007/s10796-022-10346-6</w:t>
      </w:r>
    </w:p>
    <w:p w14:paraId="4ACDDD3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ndayani, P., &amp; Charis Fauzan, A. (2024). KLIK: Kajian Ilmiah Informatika dan Komputer Machine Learning Klasifikasi Status Gizi Balita Menggunakan Algoritma Random Forest. </w:t>
      </w:r>
      <w:r w:rsidRPr="00416B24">
        <w:rPr>
          <w:rFonts w:cs="Times New Roman"/>
          <w:i/>
          <w:iCs/>
          <w:noProof/>
          <w:szCs w:val="24"/>
        </w:rPr>
        <w:t>Media Online)</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6), 3064–3072. https://doi.org/10.30865/klik.v4i6.1909</w:t>
      </w:r>
    </w:p>
    <w:p w14:paraId="56AD22A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ernandez Aros, L., Bustamante Molano, L. X., Gutierrez-Portela, F., Moreno Hernandez, J. J., &amp; Rodríguez Barrero, M. S. (2024). Financial fraud detection through the application of machine learning techniques: a literature review. </w:t>
      </w:r>
      <w:r w:rsidRPr="00416B24">
        <w:rPr>
          <w:rFonts w:cs="Times New Roman"/>
          <w:i/>
          <w:iCs/>
          <w:noProof/>
          <w:szCs w:val="24"/>
        </w:rPr>
        <w:t>Humanities and Social Sciences Communication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1). https://doi.org/10.1057/s41599-024-03606-0</w:t>
      </w:r>
    </w:p>
    <w:p w14:paraId="4B177B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Jensen, R. I. T., Ferwerda, J., Jørgensen, K. S., Jensen, E. R., Borg, M., Krogh, M. P., Jensen, J. B., &amp; Iosifidis, A. (2023). A synthetic data set to benchmark anti-money laundering methods. </w:t>
      </w:r>
      <w:r w:rsidRPr="00416B24">
        <w:rPr>
          <w:rFonts w:cs="Times New Roman"/>
          <w:i/>
          <w:iCs/>
          <w:noProof/>
          <w:szCs w:val="24"/>
        </w:rPr>
        <w:t>Scientific Data</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1), 1–11. https://doi.org/10.1038/s41597-023-02569-2</w:t>
      </w:r>
    </w:p>
    <w:p w14:paraId="5EE5AEE7"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Kannan, R., Reddiar, Y., Ramakrishnan, K., Eastaff, M. S., &amp; Ramesh, S. (2022). Job characteristics of a Malaysian bank’s anti-money laundering system and its employees’ job satisfaction. </w:t>
      </w:r>
      <w:r w:rsidRPr="00416B24">
        <w:rPr>
          <w:rFonts w:cs="Times New Roman"/>
          <w:i/>
          <w:iCs/>
          <w:noProof/>
          <w:szCs w:val="24"/>
        </w:rPr>
        <w:t>F1000Research</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 1–14. https://doi.org/10.12688/f1000research.73234.2</w:t>
      </w:r>
    </w:p>
    <w:p w14:paraId="2C73AC4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 K. Vishwamitra, V. D. A. (2024). Machine Learning Models for Fraud Detection: A Comprehensive Review and Empirical Analysis. </w:t>
      </w:r>
      <w:r w:rsidRPr="00416B24">
        <w:rPr>
          <w:rFonts w:cs="Times New Roman"/>
          <w:i/>
          <w:iCs/>
          <w:noProof/>
          <w:szCs w:val="24"/>
        </w:rPr>
        <w:t>Journal of Electrical Systems</w:t>
      </w:r>
      <w:r w:rsidRPr="00416B24">
        <w:rPr>
          <w:rFonts w:cs="Times New Roman"/>
          <w:noProof/>
          <w:szCs w:val="24"/>
        </w:rPr>
        <w:t xml:space="preserve">, </w:t>
      </w:r>
      <w:r w:rsidRPr="00416B24">
        <w:rPr>
          <w:rFonts w:cs="Times New Roman"/>
          <w:i/>
          <w:iCs/>
          <w:noProof/>
          <w:szCs w:val="24"/>
        </w:rPr>
        <w:t>20</w:t>
      </w:r>
      <w:r w:rsidRPr="00416B24">
        <w:rPr>
          <w:rFonts w:cs="Times New Roman"/>
          <w:noProof/>
          <w:szCs w:val="24"/>
        </w:rPr>
        <w:t>(3s), 1138–1149. https://doi.org/10.52783/jes.1427</w:t>
      </w:r>
    </w:p>
    <w:p w14:paraId="6CA43FB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lastRenderedPageBreak/>
        <w:t xml:space="preserve">Laowo, Sebastian, Y. (2022). Kajian Hukum Tindak Pidana Pencucian Uang (Money Laundering). </w:t>
      </w:r>
      <w:r w:rsidRPr="00416B24">
        <w:rPr>
          <w:rFonts w:cs="Times New Roman"/>
          <w:i/>
          <w:iCs/>
          <w:noProof/>
          <w:szCs w:val="24"/>
        </w:rPr>
        <w:t>Jurnal Panah Keadilan</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86.</w:t>
      </w:r>
    </w:p>
    <w:p w14:paraId="742DEE61"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kanan, M. E. (2023). Predicting mobile money transaction fraud using machine learning algorithms. </w:t>
      </w:r>
      <w:r w:rsidRPr="00416B24">
        <w:rPr>
          <w:rFonts w:cs="Times New Roman"/>
          <w:i/>
          <w:iCs/>
          <w:noProof/>
          <w:szCs w:val="24"/>
        </w:rPr>
        <w:t>Applied AI Letters</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2), 1–16. https://doi.org/10.1002/ail2.85</w:t>
      </w:r>
    </w:p>
    <w:p w14:paraId="211EEC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amp; Barneaud, C. (2019). Advantages of the PaySim Simulator for Improving Financial Fraud Controls. </w:t>
      </w:r>
      <w:r w:rsidRPr="00416B24">
        <w:rPr>
          <w:rFonts w:cs="Times New Roman"/>
          <w:i/>
          <w:iCs/>
          <w:noProof/>
          <w:szCs w:val="24"/>
        </w:rPr>
        <w:t>Advances in Intelligent Systems and Computing</w:t>
      </w:r>
      <w:r w:rsidRPr="00416B24">
        <w:rPr>
          <w:rFonts w:cs="Times New Roman"/>
          <w:noProof/>
          <w:szCs w:val="24"/>
        </w:rPr>
        <w:t xml:space="preserve">, </w:t>
      </w:r>
      <w:r w:rsidRPr="00416B24">
        <w:rPr>
          <w:rFonts w:cs="Times New Roman"/>
          <w:i/>
          <w:iCs/>
          <w:noProof/>
          <w:szCs w:val="24"/>
        </w:rPr>
        <w:t>998</w:t>
      </w:r>
      <w:r w:rsidRPr="00416B24">
        <w:rPr>
          <w:rFonts w:cs="Times New Roman"/>
          <w:noProof/>
          <w:szCs w:val="24"/>
        </w:rPr>
        <w:t>, 727–736. https://doi.org/10.1007/978-3-030-22868-2_51</w:t>
      </w:r>
    </w:p>
    <w:p w14:paraId="3A6044A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Elmir, A., &amp; Axelsson, S. (2016). Paysim: A financial mobile money simulator for fraud detection. </w:t>
      </w:r>
      <w:r w:rsidRPr="00416B24">
        <w:rPr>
          <w:rFonts w:cs="Times New Roman"/>
          <w:i/>
          <w:iCs/>
          <w:noProof/>
          <w:szCs w:val="24"/>
        </w:rPr>
        <w:t>28th European Modeling and Simulation Symposium, EMSS 2016</w:t>
      </w:r>
      <w:r w:rsidRPr="00416B24">
        <w:rPr>
          <w:rFonts w:cs="Times New Roman"/>
          <w:noProof/>
          <w:szCs w:val="24"/>
        </w:rPr>
        <w:t xml:space="preserve">, </w:t>
      </w:r>
      <w:r w:rsidRPr="00416B24">
        <w:rPr>
          <w:rFonts w:cs="Times New Roman"/>
          <w:i/>
          <w:iCs/>
          <w:noProof/>
          <w:szCs w:val="24"/>
        </w:rPr>
        <w:t>c</w:t>
      </w:r>
      <w:r w:rsidRPr="00416B24">
        <w:rPr>
          <w:rFonts w:cs="Times New Roman"/>
          <w:noProof/>
          <w:szCs w:val="24"/>
        </w:rPr>
        <w:t>, 249–255.</w:t>
      </w:r>
    </w:p>
    <w:p w14:paraId="1A36593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ubis, M. R. D. (2023). Peran Otoritas Jasa Keuangan (OJK) dalam Meminimalisir Investasi Bodong yang Dipromosikan Secara Online. </w:t>
      </w:r>
      <w:r w:rsidRPr="00416B24">
        <w:rPr>
          <w:rFonts w:cs="Times New Roman"/>
          <w:i/>
          <w:iCs/>
          <w:noProof/>
          <w:szCs w:val="24"/>
        </w:rPr>
        <w:t>Mutiara: Multidiciplinary Scientifict Journal</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7), 295–305. https://doi.org/10.57185/mutiara.v1i7.49</w:t>
      </w:r>
    </w:p>
    <w:p w14:paraId="320A5732"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rmolejo-Ramos, F., Ospina, R., García-Ceja, E., &amp; Correa, J. C. (2022). Ingredients for Responsible Machine Learning: A Commented Review of The Hitchhiker’s Guide to Responsible Machine Learning. </w:t>
      </w:r>
      <w:r w:rsidRPr="00416B24">
        <w:rPr>
          <w:rFonts w:cs="Times New Roman"/>
          <w:i/>
          <w:iCs/>
          <w:noProof/>
          <w:szCs w:val="24"/>
        </w:rPr>
        <w:t>Journal of Statistical Theory and Applications</w:t>
      </w:r>
      <w:r w:rsidRPr="00416B24">
        <w:rPr>
          <w:rFonts w:cs="Times New Roman"/>
          <w:noProof/>
          <w:szCs w:val="24"/>
        </w:rPr>
        <w:t xml:space="preserve">, </w:t>
      </w:r>
      <w:r w:rsidRPr="00416B24">
        <w:rPr>
          <w:rFonts w:cs="Times New Roman"/>
          <w:i/>
          <w:iCs/>
          <w:noProof/>
          <w:szCs w:val="24"/>
        </w:rPr>
        <w:t>21</w:t>
      </w:r>
      <w:r w:rsidRPr="00416B24">
        <w:rPr>
          <w:rFonts w:cs="Times New Roman"/>
          <w:noProof/>
          <w:szCs w:val="24"/>
        </w:rPr>
        <w:t>(4), 175–185. https://doi.org/10.1007/s44199-022-00048-y</w:t>
      </w:r>
    </w:p>
    <w:p w14:paraId="51BFF16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ulida Surbakti, N., Talia, A., Br Perangin-Angin, C., Olivia Nainggolan, D., Devi Friskauly, N., &amp; Ruth Br Tumorang, S. (2024). Penggunaan Bahasa Pemrograman Python dalam Pembelajaran KalkulusFungsi Dua Variabel. </w:t>
      </w:r>
      <w:r w:rsidRPr="00416B24">
        <w:rPr>
          <w:rFonts w:cs="Times New Roman"/>
          <w:i/>
          <w:iCs/>
          <w:noProof/>
          <w:szCs w:val="24"/>
        </w:rPr>
        <w:t>Kebumian Dan Angkasa</w:t>
      </w:r>
      <w:r w:rsidRPr="00416B24">
        <w:rPr>
          <w:rFonts w:cs="Times New Roman"/>
          <w:noProof/>
          <w:szCs w:val="24"/>
        </w:rPr>
        <w:t xml:space="preserve">, </w:t>
      </w:r>
      <w:r w:rsidRPr="00416B24">
        <w:rPr>
          <w:rFonts w:cs="Times New Roman"/>
          <w:i/>
          <w:iCs/>
          <w:noProof/>
          <w:szCs w:val="24"/>
        </w:rPr>
        <w:t>2</w:t>
      </w:r>
      <w:r w:rsidRPr="00416B24">
        <w:rPr>
          <w:rFonts w:cs="Times New Roman"/>
          <w:noProof/>
          <w:szCs w:val="24"/>
        </w:rPr>
        <w:t>(3), 98–107. https://doi.org/10.62383/algoritma.v2i3.67</w:t>
      </w:r>
    </w:p>
    <w:p w14:paraId="4B9DE1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fisah Nurul Hakim. (2020). Implementasi Machine Learning pada Sistem Prediksi Kejadian dan Lokasi Patah Rel Kereta Api di Indonesia. </w:t>
      </w:r>
      <w:r w:rsidRPr="00416B24">
        <w:rPr>
          <w:rFonts w:cs="Times New Roman"/>
          <w:i/>
          <w:iCs/>
          <w:noProof/>
          <w:szCs w:val="24"/>
        </w:rPr>
        <w:t>Jurnal Sistem Cerdas</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1), 25–35. https://doi.org/10.37396/jsc.v3i1.58</w:t>
      </w:r>
    </w:p>
    <w:p w14:paraId="02EA65F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veed, N., Munawar, S., &amp; Usman, A. (2023). Intelligent Anti-Money Laundering Fraud Control Using Graph-Based Machine Learning Model for the Financial Domain. </w:t>
      </w:r>
      <w:r w:rsidRPr="00416B24">
        <w:rPr>
          <w:rFonts w:cs="Times New Roman"/>
          <w:i/>
          <w:iCs/>
          <w:noProof/>
          <w:szCs w:val="24"/>
        </w:rPr>
        <w:t>Journal of Cases on Information Technology</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1), 1–21. https://doi.org/10.4018/JCIT.316665</w:t>
      </w:r>
    </w:p>
    <w:p w14:paraId="75562E5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iakšu, O. (2015). CRISP Data Mining Methodology Extension for Medical Domain. </w:t>
      </w:r>
      <w:r w:rsidRPr="00416B24">
        <w:rPr>
          <w:rFonts w:cs="Times New Roman"/>
          <w:i/>
          <w:iCs/>
          <w:noProof/>
          <w:szCs w:val="24"/>
        </w:rPr>
        <w:t>Baltic J. Modern Computing</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2), 92–109.</w:t>
      </w:r>
    </w:p>
    <w:p w14:paraId="063D6EC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obel, S. M. N., Sultana, S., Singha, S. P., Chaki, S., Mahi, M. J. N., Jan, T., Barros, A., &amp; Whaiduzzaman, M. (2024). Unmasking Banking Fraud: Unleashing the Power of Machine Learning and Explainable AI (XAI) on Imbalanced Data.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5</w:t>
      </w:r>
      <w:r w:rsidRPr="00416B24">
        <w:rPr>
          <w:rFonts w:cs="Times New Roman"/>
          <w:noProof/>
          <w:szCs w:val="24"/>
        </w:rPr>
        <w:t>(6), 1–23. https://doi.org/10.3390/info15060298</w:t>
      </w:r>
    </w:p>
    <w:p w14:paraId="7DCF42F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lastRenderedPageBreak/>
        <w:t xml:space="preserve">Putra, A., &amp; Toba, H. (2020). Pengembangan Gudang Data Pendukung Analisis Tren Penyewaan Peralatan Katering dengan Algoritma Apriori. </w:t>
      </w:r>
      <w:r w:rsidRPr="00416B24">
        <w:rPr>
          <w:rFonts w:cs="Times New Roman"/>
          <w:i/>
          <w:iCs/>
          <w:noProof/>
          <w:szCs w:val="24"/>
        </w:rPr>
        <w:t>Jurnal of Information System and Technology</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5–14.</w:t>
      </w:r>
    </w:p>
    <w:p w14:paraId="1349284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ghavendran, K. R., &amp; Elragal, A. (2023). Low-Code Machine Learning Platforms: A Fastlane to Digitalization. </w:t>
      </w:r>
      <w:r w:rsidRPr="00416B24">
        <w:rPr>
          <w:rFonts w:cs="Times New Roman"/>
          <w:i/>
          <w:iCs/>
          <w:noProof/>
          <w:szCs w:val="24"/>
        </w:rPr>
        <w:t>Informatics</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2). https://doi.org/10.3390/informatics10020050</w:t>
      </w:r>
    </w:p>
    <w:p w14:paraId="789AA26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hman, S., Sembiring, A., Siregar, D., Khair, H., Gusti Prahmana, I., Puspadini, R., &amp; Zen, M. (2023). Python : Dasar Dan Pemrograman Berorientasi Objek. In </w:t>
      </w:r>
      <w:r w:rsidRPr="00416B24">
        <w:rPr>
          <w:rFonts w:cs="Times New Roman"/>
          <w:i/>
          <w:iCs/>
          <w:noProof/>
          <w:szCs w:val="24"/>
        </w:rPr>
        <w:t>Penerbit Tahta Media</w:t>
      </w:r>
      <w:r w:rsidRPr="00416B24">
        <w:rPr>
          <w:rFonts w:cs="Times New Roman"/>
          <w:noProof/>
          <w:szCs w:val="24"/>
        </w:rPr>
        <w:t>.</w:t>
      </w:r>
    </w:p>
    <w:p w14:paraId="5F5614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eznik, O., Utkina, M., &amp; Bondarenko, O. (2023). Financial intelligence (monitoring) as an effective way in the field of combating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1), 94–105. https://doi.org/10.1108/JMLC-09-2021-0102</w:t>
      </w:r>
    </w:p>
    <w:p w14:paraId="0466EBF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ose, K. J. (2020). Disclosing anti-money launderers through CSR regulation – a new way to combat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1), 11–25. https://doi.org/10.1108/JMLC-07-2019-0062</w:t>
      </w:r>
    </w:p>
    <w:p w14:paraId="7B77DB0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hah, S. M. A. (2023). A qualitative study exploring challenges in money laundering investigation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23–534. https://doi.org/10.1108/JMLC-09-2019-0070</w:t>
      </w:r>
    </w:p>
    <w:p w14:paraId="401B0D3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ultana, S. (2020). Role of financial intelligence unit (FIU) in anti-money laundering quest: Comparison between FIUs of Bangladesh and India.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4), 931–947. https://doi.org/10.1108/JMLC-01-2020-0003</w:t>
      </w:r>
    </w:p>
    <w:p w14:paraId="68D5BC55" w14:textId="77777777" w:rsidR="00416B24" w:rsidRPr="00416B24" w:rsidRDefault="00416B24" w:rsidP="00416B24">
      <w:pPr>
        <w:widowControl w:val="0"/>
        <w:autoSpaceDE w:val="0"/>
        <w:autoSpaceDN w:val="0"/>
        <w:adjustRightInd w:val="0"/>
        <w:spacing w:line="240" w:lineRule="auto"/>
        <w:ind w:left="480" w:hanging="480"/>
        <w:rPr>
          <w:rFonts w:cs="Times New Roman"/>
          <w:noProof/>
        </w:rPr>
      </w:pPr>
      <w:r w:rsidRPr="00416B24">
        <w:rPr>
          <w:rFonts w:cs="Times New Roman"/>
          <w:noProof/>
          <w:szCs w:val="24"/>
        </w:rPr>
        <w:t xml:space="preserve">Yeni, A., &amp; Hartati, S. (2020). Studi Literatur: Stimulasi kemampuan anak mengenal huruf melalui permainan menguraikan kata di taman kanak-kanak Alwidjar Padang. </w:t>
      </w:r>
      <w:r w:rsidRPr="00416B24">
        <w:rPr>
          <w:rFonts w:cs="Times New Roman"/>
          <w:i/>
          <w:iCs/>
          <w:noProof/>
          <w:szCs w:val="24"/>
        </w:rPr>
        <w:t>Jurnal Pendidikan Tambusai</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 608–616. http://download.garuda.kemdikbud.go.id/article.php?article=1729966&amp;val=13365&amp;title=STUDI LITERATUR STIMULASI KEMAMPUAN ANAK MENGENAL HURUF MELALUI PERMAINAN MENGURAIKAN KATA DI TAMAN KANAK-KANAK ALWIDJAR PADANG</w:t>
      </w:r>
    </w:p>
    <w:p w14:paraId="238D3B2D" w14:textId="19F2B7BD" w:rsidR="00D5407E" w:rsidRPr="00D5407E" w:rsidRDefault="00D5407E" w:rsidP="00D5407E">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49" w:name="_Toc525140283"/>
      <w:bookmarkStart w:id="150" w:name="_Toc182834269"/>
      <w:bookmarkEnd w:id="149"/>
      <w:r>
        <w:rPr>
          <w:rFonts w:cs="Times New Roman"/>
          <w:szCs w:val="24"/>
          <w:lang w:eastAsia="id-ID"/>
        </w:rPr>
        <w:lastRenderedPageBreak/>
        <w:t>Lampiran 1 Daftar Riwayat Hidup</w:t>
      </w:r>
      <w:bookmarkEnd w:id="150"/>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51" w:name="_Toc525140284"/>
      <w:bookmarkStart w:id="152" w:name="_Toc182834270"/>
      <w:bookmarkEnd w:id="151"/>
      <w:r>
        <w:rPr>
          <w:rFonts w:cs="Times New Roman"/>
          <w:szCs w:val="24"/>
          <w:lang w:eastAsia="id-ID"/>
        </w:rPr>
        <w:lastRenderedPageBreak/>
        <w:t>Lampiran 2 Asdf</w:t>
      </w:r>
      <w:bookmarkEnd w:id="152"/>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53" w:name="_Toc525140285"/>
      <w:bookmarkEnd w:id="153"/>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39"/>
          <w:footerReference w:type="default" r:id="rId40"/>
          <w:pgSz w:w="11906" w:h="16838"/>
          <w:pgMar w:top="1701" w:right="1701" w:bottom="1701" w:left="2410" w:header="720" w:footer="1134" w:gutter="0"/>
          <w:cols w:space="720"/>
          <w:formProt w:val="0"/>
          <w:docGrid w:linePitch="360" w:charSpace="-6145"/>
        </w:sectPr>
      </w:pPr>
      <w:bookmarkStart w:id="154" w:name="_Toc182834271"/>
      <w:r>
        <w:rPr>
          <w:rFonts w:cs="Times New Roman"/>
          <w:szCs w:val="24"/>
          <w:lang w:eastAsia="id-ID"/>
        </w:rPr>
        <w:lastRenderedPageBreak/>
        <w:t>Lampiran 3 Xyzxyz</w:t>
      </w:r>
      <w:bookmarkEnd w:id="154"/>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41"/>
      <w:footerReference w:type="default" r:id="rId42"/>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C0B54E" w14:textId="77777777" w:rsidR="001A4C6A" w:rsidRDefault="001A4C6A">
      <w:pPr>
        <w:spacing w:after="0" w:line="240" w:lineRule="auto"/>
      </w:pPr>
      <w:r>
        <w:separator/>
      </w:r>
    </w:p>
  </w:endnote>
  <w:endnote w:type="continuationSeparator" w:id="0">
    <w:p w14:paraId="7465EF25" w14:textId="77777777" w:rsidR="001A4C6A" w:rsidRDefault="001A4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64DFD8" w14:textId="77777777" w:rsidR="001A4C6A" w:rsidRDefault="001A4C6A">
      <w:pPr>
        <w:spacing w:after="0" w:line="240" w:lineRule="auto"/>
      </w:pPr>
      <w:r>
        <w:separator/>
      </w:r>
    </w:p>
  </w:footnote>
  <w:footnote w:type="continuationSeparator" w:id="0">
    <w:p w14:paraId="2CF39D1F" w14:textId="77777777" w:rsidR="001A4C6A" w:rsidRDefault="001A4C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6"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E32E33"/>
    <w:multiLevelType w:val="hybridMultilevel"/>
    <w:tmpl w:val="084CC5E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8"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9"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0"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2"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4"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0B55CF"/>
    <w:multiLevelType w:val="hybridMultilevel"/>
    <w:tmpl w:val="23D27A92"/>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9"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0"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3"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5"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6" w15:restartNumberingAfterBreak="0">
    <w:nsid w:val="61E96EC9"/>
    <w:multiLevelType w:val="hybridMultilevel"/>
    <w:tmpl w:val="4058F348"/>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38"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47"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48"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1"/>
  </w:num>
  <w:num w:numId="2" w16cid:durableId="487597519">
    <w:abstractNumId w:val="27"/>
  </w:num>
  <w:num w:numId="3" w16cid:durableId="304242212">
    <w:abstractNumId w:val="10"/>
  </w:num>
  <w:num w:numId="4" w16cid:durableId="1162310431">
    <w:abstractNumId w:val="24"/>
  </w:num>
  <w:num w:numId="5" w16cid:durableId="963386085">
    <w:abstractNumId w:val="20"/>
  </w:num>
  <w:num w:numId="6" w16cid:durableId="679552315">
    <w:abstractNumId w:val="45"/>
  </w:num>
  <w:num w:numId="7" w16cid:durableId="73550986">
    <w:abstractNumId w:val="38"/>
  </w:num>
  <w:num w:numId="8" w16cid:durableId="1119839670">
    <w:abstractNumId w:val="30"/>
  </w:num>
  <w:num w:numId="9" w16cid:durableId="664014080">
    <w:abstractNumId w:val="9"/>
  </w:num>
  <w:num w:numId="10" w16cid:durableId="68894000">
    <w:abstractNumId w:val="16"/>
  </w:num>
  <w:num w:numId="11" w16cid:durableId="712844899">
    <w:abstractNumId w:val="40"/>
  </w:num>
  <w:num w:numId="12" w16cid:durableId="2075229611">
    <w:abstractNumId w:val="33"/>
  </w:num>
  <w:num w:numId="13" w16cid:durableId="2026664860">
    <w:abstractNumId w:val="44"/>
  </w:num>
  <w:num w:numId="14" w16cid:durableId="772408523">
    <w:abstractNumId w:val="0"/>
  </w:num>
  <w:num w:numId="15" w16cid:durableId="31350159">
    <w:abstractNumId w:val="22"/>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2"/>
  </w:num>
  <w:num w:numId="19" w16cid:durableId="1331983800">
    <w:abstractNumId w:val="36"/>
  </w:num>
  <w:num w:numId="20" w16cid:durableId="572936974">
    <w:abstractNumId w:val="4"/>
  </w:num>
  <w:num w:numId="21" w16cid:durableId="1636714254">
    <w:abstractNumId w:val="12"/>
  </w:num>
  <w:num w:numId="22" w16cid:durableId="2132162442">
    <w:abstractNumId w:val="32"/>
  </w:num>
  <w:num w:numId="23" w16cid:durableId="1436637288">
    <w:abstractNumId w:val="13"/>
  </w:num>
  <w:num w:numId="24" w16cid:durableId="1516572444">
    <w:abstractNumId w:val="26"/>
  </w:num>
  <w:num w:numId="25" w16cid:durableId="366954903">
    <w:abstractNumId w:val="46"/>
  </w:num>
  <w:num w:numId="26" w16cid:durableId="1270161637">
    <w:abstractNumId w:val="11"/>
  </w:num>
  <w:num w:numId="27" w16cid:durableId="1050153084">
    <w:abstractNumId w:val="14"/>
  </w:num>
  <w:num w:numId="28" w16cid:durableId="671570985">
    <w:abstractNumId w:val="37"/>
  </w:num>
  <w:num w:numId="29" w16cid:durableId="849492955">
    <w:abstractNumId w:val="2"/>
  </w:num>
  <w:num w:numId="30" w16cid:durableId="786121435">
    <w:abstractNumId w:val="6"/>
  </w:num>
  <w:num w:numId="31" w16cid:durableId="1948733418">
    <w:abstractNumId w:val="3"/>
  </w:num>
  <w:num w:numId="32" w16cid:durableId="113792449">
    <w:abstractNumId w:val="15"/>
  </w:num>
  <w:num w:numId="33" w16cid:durableId="78253485">
    <w:abstractNumId w:val="39"/>
  </w:num>
  <w:num w:numId="34" w16cid:durableId="1740638955">
    <w:abstractNumId w:val="7"/>
  </w:num>
  <w:num w:numId="35" w16cid:durableId="502429068">
    <w:abstractNumId w:val="34"/>
  </w:num>
  <w:num w:numId="36" w16cid:durableId="259872988">
    <w:abstractNumId w:val="21"/>
  </w:num>
  <w:num w:numId="37" w16cid:durableId="946274333">
    <w:abstractNumId w:val="47"/>
  </w:num>
  <w:num w:numId="38" w16cid:durableId="1678730648">
    <w:abstractNumId w:val="28"/>
  </w:num>
  <w:num w:numId="39" w16cid:durableId="1516767864">
    <w:abstractNumId w:val="35"/>
  </w:num>
  <w:num w:numId="40" w16cid:durableId="712926968">
    <w:abstractNumId w:val="8"/>
  </w:num>
  <w:num w:numId="41" w16cid:durableId="1825395938">
    <w:abstractNumId w:val="23"/>
  </w:num>
  <w:num w:numId="42" w16cid:durableId="981421374">
    <w:abstractNumId w:val="1"/>
  </w:num>
  <w:num w:numId="43" w16cid:durableId="425616238">
    <w:abstractNumId w:val="18"/>
  </w:num>
  <w:num w:numId="44" w16cid:durableId="599097055">
    <w:abstractNumId w:val="48"/>
  </w:num>
  <w:num w:numId="45" w16cid:durableId="1919559680">
    <w:abstractNumId w:val="29"/>
  </w:num>
  <w:num w:numId="46" w16cid:durableId="502017097">
    <w:abstractNumId w:val="17"/>
  </w:num>
  <w:num w:numId="47" w16cid:durableId="983393235">
    <w:abstractNumId w:val="19"/>
  </w:num>
  <w:num w:numId="48" w16cid:durableId="866022693">
    <w:abstractNumId w:val="43"/>
  </w:num>
  <w:num w:numId="49" w16cid:durableId="999232984">
    <w:abstractNumId w:val="25"/>
  </w:num>
  <w:num w:numId="50" w16cid:durableId="551967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66F09"/>
    <w:rsid w:val="00070A83"/>
    <w:rsid w:val="0007190B"/>
    <w:rsid w:val="00072D54"/>
    <w:rsid w:val="00096CDC"/>
    <w:rsid w:val="000B1D7B"/>
    <w:rsid w:val="000B4347"/>
    <w:rsid w:val="000B53D8"/>
    <w:rsid w:val="000B7ECD"/>
    <w:rsid w:val="000D5C60"/>
    <w:rsid w:val="000E06D5"/>
    <w:rsid w:val="000E426B"/>
    <w:rsid w:val="000F4304"/>
    <w:rsid w:val="0010596D"/>
    <w:rsid w:val="00105BF3"/>
    <w:rsid w:val="00120BFC"/>
    <w:rsid w:val="00123B8F"/>
    <w:rsid w:val="001403DB"/>
    <w:rsid w:val="00140FDA"/>
    <w:rsid w:val="00150E7C"/>
    <w:rsid w:val="00157771"/>
    <w:rsid w:val="00170C3E"/>
    <w:rsid w:val="001864C6"/>
    <w:rsid w:val="00186AE6"/>
    <w:rsid w:val="00186F20"/>
    <w:rsid w:val="0019145B"/>
    <w:rsid w:val="001A4C6A"/>
    <w:rsid w:val="001C514C"/>
    <w:rsid w:val="001E1B4D"/>
    <w:rsid w:val="001E388C"/>
    <w:rsid w:val="001F4C5D"/>
    <w:rsid w:val="001F5F8A"/>
    <w:rsid w:val="001F6F6B"/>
    <w:rsid w:val="0020693F"/>
    <w:rsid w:val="00213AFB"/>
    <w:rsid w:val="00215E41"/>
    <w:rsid w:val="00223ADF"/>
    <w:rsid w:val="002303F4"/>
    <w:rsid w:val="00242868"/>
    <w:rsid w:val="00243FAD"/>
    <w:rsid w:val="0024664D"/>
    <w:rsid w:val="0025281B"/>
    <w:rsid w:val="002631D1"/>
    <w:rsid w:val="00283C32"/>
    <w:rsid w:val="00284365"/>
    <w:rsid w:val="002848BE"/>
    <w:rsid w:val="00286CC4"/>
    <w:rsid w:val="00293E1F"/>
    <w:rsid w:val="002B18D5"/>
    <w:rsid w:val="002C2C27"/>
    <w:rsid w:val="002D17D1"/>
    <w:rsid w:val="002D3463"/>
    <w:rsid w:val="002E1006"/>
    <w:rsid w:val="002E50FF"/>
    <w:rsid w:val="002F2F45"/>
    <w:rsid w:val="002F6049"/>
    <w:rsid w:val="00302A94"/>
    <w:rsid w:val="003075F1"/>
    <w:rsid w:val="0031356C"/>
    <w:rsid w:val="00314368"/>
    <w:rsid w:val="00315DCA"/>
    <w:rsid w:val="00323A9C"/>
    <w:rsid w:val="0032720A"/>
    <w:rsid w:val="00334123"/>
    <w:rsid w:val="00335997"/>
    <w:rsid w:val="00346AA5"/>
    <w:rsid w:val="00350F73"/>
    <w:rsid w:val="0035213C"/>
    <w:rsid w:val="00353686"/>
    <w:rsid w:val="00362CBD"/>
    <w:rsid w:val="00395647"/>
    <w:rsid w:val="003A0D46"/>
    <w:rsid w:val="003A17ED"/>
    <w:rsid w:val="003A3B7A"/>
    <w:rsid w:val="003A3BC5"/>
    <w:rsid w:val="003B0C0D"/>
    <w:rsid w:val="003B193C"/>
    <w:rsid w:val="003C3651"/>
    <w:rsid w:val="003C5199"/>
    <w:rsid w:val="003C7642"/>
    <w:rsid w:val="003E1FA2"/>
    <w:rsid w:val="003E23C3"/>
    <w:rsid w:val="003E4839"/>
    <w:rsid w:val="003E572F"/>
    <w:rsid w:val="003F077E"/>
    <w:rsid w:val="003F56D1"/>
    <w:rsid w:val="00406048"/>
    <w:rsid w:val="00406637"/>
    <w:rsid w:val="004073D7"/>
    <w:rsid w:val="004148E9"/>
    <w:rsid w:val="00416B24"/>
    <w:rsid w:val="004223C3"/>
    <w:rsid w:val="004260B2"/>
    <w:rsid w:val="00444D60"/>
    <w:rsid w:val="004638F9"/>
    <w:rsid w:val="00474313"/>
    <w:rsid w:val="004849B0"/>
    <w:rsid w:val="00492EDE"/>
    <w:rsid w:val="004B0E73"/>
    <w:rsid w:val="004B188E"/>
    <w:rsid w:val="004B5A79"/>
    <w:rsid w:val="004B63EC"/>
    <w:rsid w:val="004C0370"/>
    <w:rsid w:val="004D7D2D"/>
    <w:rsid w:val="004E45EF"/>
    <w:rsid w:val="00510EBA"/>
    <w:rsid w:val="005111B8"/>
    <w:rsid w:val="0051266E"/>
    <w:rsid w:val="0052033A"/>
    <w:rsid w:val="0052246A"/>
    <w:rsid w:val="00523827"/>
    <w:rsid w:val="00532F1D"/>
    <w:rsid w:val="005331D5"/>
    <w:rsid w:val="00534725"/>
    <w:rsid w:val="00541AB3"/>
    <w:rsid w:val="0055423A"/>
    <w:rsid w:val="00560B6D"/>
    <w:rsid w:val="00562428"/>
    <w:rsid w:val="0056359B"/>
    <w:rsid w:val="00570B94"/>
    <w:rsid w:val="0057197F"/>
    <w:rsid w:val="0058041E"/>
    <w:rsid w:val="00584563"/>
    <w:rsid w:val="00586C87"/>
    <w:rsid w:val="005A2966"/>
    <w:rsid w:val="005B6DE8"/>
    <w:rsid w:val="005C7A8A"/>
    <w:rsid w:val="005F18C2"/>
    <w:rsid w:val="005F61F0"/>
    <w:rsid w:val="00600795"/>
    <w:rsid w:val="00604DCB"/>
    <w:rsid w:val="00611DEE"/>
    <w:rsid w:val="00630CA1"/>
    <w:rsid w:val="00665732"/>
    <w:rsid w:val="00676706"/>
    <w:rsid w:val="00693522"/>
    <w:rsid w:val="006966B8"/>
    <w:rsid w:val="006A049C"/>
    <w:rsid w:val="006A19CF"/>
    <w:rsid w:val="006A22E3"/>
    <w:rsid w:val="006B3C0B"/>
    <w:rsid w:val="006C6807"/>
    <w:rsid w:val="006E05CB"/>
    <w:rsid w:val="006F1687"/>
    <w:rsid w:val="00725648"/>
    <w:rsid w:val="00736F6B"/>
    <w:rsid w:val="007515D6"/>
    <w:rsid w:val="00755F4F"/>
    <w:rsid w:val="007644FE"/>
    <w:rsid w:val="00765A5F"/>
    <w:rsid w:val="007701B1"/>
    <w:rsid w:val="00771A99"/>
    <w:rsid w:val="0078050A"/>
    <w:rsid w:val="00785E23"/>
    <w:rsid w:val="007A49A0"/>
    <w:rsid w:val="007A6AAC"/>
    <w:rsid w:val="007A7A82"/>
    <w:rsid w:val="007B2DE8"/>
    <w:rsid w:val="007B4112"/>
    <w:rsid w:val="007C0946"/>
    <w:rsid w:val="007D376A"/>
    <w:rsid w:val="007D4ED5"/>
    <w:rsid w:val="007E0A80"/>
    <w:rsid w:val="00821308"/>
    <w:rsid w:val="0083232B"/>
    <w:rsid w:val="00850253"/>
    <w:rsid w:val="00855A14"/>
    <w:rsid w:val="00882A4A"/>
    <w:rsid w:val="00883959"/>
    <w:rsid w:val="00892948"/>
    <w:rsid w:val="008B36A6"/>
    <w:rsid w:val="008C7770"/>
    <w:rsid w:val="008E228A"/>
    <w:rsid w:val="00901672"/>
    <w:rsid w:val="00925894"/>
    <w:rsid w:val="009358D4"/>
    <w:rsid w:val="00935D91"/>
    <w:rsid w:val="00936095"/>
    <w:rsid w:val="00936BE4"/>
    <w:rsid w:val="00941148"/>
    <w:rsid w:val="00946E69"/>
    <w:rsid w:val="0094766E"/>
    <w:rsid w:val="00956986"/>
    <w:rsid w:val="009620DA"/>
    <w:rsid w:val="009679B1"/>
    <w:rsid w:val="009807B0"/>
    <w:rsid w:val="00985EF0"/>
    <w:rsid w:val="009919B0"/>
    <w:rsid w:val="0099211C"/>
    <w:rsid w:val="0099295F"/>
    <w:rsid w:val="009C3BBB"/>
    <w:rsid w:val="009C66BC"/>
    <w:rsid w:val="009E3462"/>
    <w:rsid w:val="009F1B26"/>
    <w:rsid w:val="009F48B1"/>
    <w:rsid w:val="00A07DA4"/>
    <w:rsid w:val="00A11DCE"/>
    <w:rsid w:val="00A13F7A"/>
    <w:rsid w:val="00A14AF4"/>
    <w:rsid w:val="00A41003"/>
    <w:rsid w:val="00A435C0"/>
    <w:rsid w:val="00A5299C"/>
    <w:rsid w:val="00A55E0F"/>
    <w:rsid w:val="00A5631B"/>
    <w:rsid w:val="00A5760D"/>
    <w:rsid w:val="00A67BC4"/>
    <w:rsid w:val="00A67C61"/>
    <w:rsid w:val="00A67D18"/>
    <w:rsid w:val="00A7206B"/>
    <w:rsid w:val="00A73C76"/>
    <w:rsid w:val="00A747BA"/>
    <w:rsid w:val="00A90383"/>
    <w:rsid w:val="00A97B35"/>
    <w:rsid w:val="00AE6E72"/>
    <w:rsid w:val="00AF3C4B"/>
    <w:rsid w:val="00B243AB"/>
    <w:rsid w:val="00B32EBC"/>
    <w:rsid w:val="00B40B65"/>
    <w:rsid w:val="00B5395B"/>
    <w:rsid w:val="00B72173"/>
    <w:rsid w:val="00B74A18"/>
    <w:rsid w:val="00B74C1A"/>
    <w:rsid w:val="00B824D3"/>
    <w:rsid w:val="00BA03BD"/>
    <w:rsid w:val="00BA0E2E"/>
    <w:rsid w:val="00BB4D63"/>
    <w:rsid w:val="00BD470C"/>
    <w:rsid w:val="00BE76FC"/>
    <w:rsid w:val="00BF2576"/>
    <w:rsid w:val="00BF5E48"/>
    <w:rsid w:val="00C1271E"/>
    <w:rsid w:val="00C224F4"/>
    <w:rsid w:val="00C2579D"/>
    <w:rsid w:val="00C31663"/>
    <w:rsid w:val="00C41DAB"/>
    <w:rsid w:val="00C4771D"/>
    <w:rsid w:val="00C5060F"/>
    <w:rsid w:val="00C51B25"/>
    <w:rsid w:val="00C55CC9"/>
    <w:rsid w:val="00C60BB3"/>
    <w:rsid w:val="00C657AA"/>
    <w:rsid w:val="00C6780D"/>
    <w:rsid w:val="00C76644"/>
    <w:rsid w:val="00C83F6D"/>
    <w:rsid w:val="00C87ACD"/>
    <w:rsid w:val="00CA2EA5"/>
    <w:rsid w:val="00CA5413"/>
    <w:rsid w:val="00CB6261"/>
    <w:rsid w:val="00CC5367"/>
    <w:rsid w:val="00CE5AD3"/>
    <w:rsid w:val="00CE6877"/>
    <w:rsid w:val="00CF09A3"/>
    <w:rsid w:val="00D0757A"/>
    <w:rsid w:val="00D17695"/>
    <w:rsid w:val="00D3559C"/>
    <w:rsid w:val="00D4215A"/>
    <w:rsid w:val="00D44795"/>
    <w:rsid w:val="00D50911"/>
    <w:rsid w:val="00D5407E"/>
    <w:rsid w:val="00D651ED"/>
    <w:rsid w:val="00D856AF"/>
    <w:rsid w:val="00DA5ADE"/>
    <w:rsid w:val="00DC12E3"/>
    <w:rsid w:val="00DC781F"/>
    <w:rsid w:val="00DE19E0"/>
    <w:rsid w:val="00DF027E"/>
    <w:rsid w:val="00E0203B"/>
    <w:rsid w:val="00E03C82"/>
    <w:rsid w:val="00E6222F"/>
    <w:rsid w:val="00E86565"/>
    <w:rsid w:val="00E874A3"/>
    <w:rsid w:val="00E87FA5"/>
    <w:rsid w:val="00E96CBA"/>
    <w:rsid w:val="00EA1A9C"/>
    <w:rsid w:val="00EA5DC4"/>
    <w:rsid w:val="00EB4294"/>
    <w:rsid w:val="00EC4F31"/>
    <w:rsid w:val="00EC5001"/>
    <w:rsid w:val="00ED390C"/>
    <w:rsid w:val="00ED7FCB"/>
    <w:rsid w:val="00EE291A"/>
    <w:rsid w:val="00EF13A0"/>
    <w:rsid w:val="00F063A4"/>
    <w:rsid w:val="00F07B7E"/>
    <w:rsid w:val="00F10DB4"/>
    <w:rsid w:val="00F16AF0"/>
    <w:rsid w:val="00F21957"/>
    <w:rsid w:val="00F23E49"/>
    <w:rsid w:val="00F44184"/>
    <w:rsid w:val="00F636DB"/>
    <w:rsid w:val="00F71DC5"/>
    <w:rsid w:val="00F71E1F"/>
    <w:rsid w:val="00F71FF9"/>
    <w:rsid w:val="00F746F3"/>
    <w:rsid w:val="00F92C3B"/>
    <w:rsid w:val="00FA5E5D"/>
    <w:rsid w:val="00FA7CDA"/>
    <w:rsid w:val="00FF2B6F"/>
    <w:rsid w:val="00FF4D52"/>
    <w:rsid w:val="00FF6FF2"/>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1A4653BB-AA5C-4584-A91C-01266171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1904246406">
          <w:marLeft w:val="480"/>
          <w:marRight w:val="0"/>
          <w:marTop w:val="0"/>
          <w:marBottom w:val="0"/>
          <w:divBdr>
            <w:top w:val="none" w:sz="0" w:space="0" w:color="auto"/>
            <w:left w:val="none" w:sz="0" w:space="0" w:color="auto"/>
            <w:bottom w:val="none" w:sz="0" w:space="0" w:color="auto"/>
            <w:right w:val="none" w:sz="0" w:space="0" w:color="auto"/>
          </w:divBdr>
        </w:div>
        <w:div w:id="668214426">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148242899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 w:id="587664320">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2092458793">
          <w:marLeft w:val="480"/>
          <w:marRight w:val="0"/>
          <w:marTop w:val="0"/>
          <w:marBottom w:val="0"/>
          <w:divBdr>
            <w:top w:val="none" w:sz="0" w:space="0" w:color="auto"/>
            <w:left w:val="none" w:sz="0" w:space="0" w:color="auto"/>
            <w:bottom w:val="none" w:sz="0" w:space="0" w:color="auto"/>
            <w:right w:val="none" w:sz="0" w:space="0" w:color="auto"/>
          </w:divBdr>
        </w:div>
        <w:div w:id="713044950">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1487358542">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221138194">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Data" Target="diagrams/data2.xml"/><Relationship Id="rId39" Type="http://schemas.openxmlformats.org/officeDocument/2006/relationships/header" Target="header4.xml"/><Relationship Id="rId21" Type="http://schemas.openxmlformats.org/officeDocument/2006/relationships/diagramData" Target="diagrams/data1.xml"/><Relationship Id="rId34" Type="http://schemas.openxmlformats.org/officeDocument/2006/relationships/hyperlink" Target="http://www.towardsdatascience.com" TargetMode="External"/><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diagramColors" Target="diagrams/colors1.xml"/><Relationship Id="rId32" Type="http://schemas.openxmlformats.org/officeDocument/2006/relationships/hyperlink" Target="http://www.researchgate.net" TargetMode="External"/><Relationship Id="rId37" Type="http://schemas.openxmlformats.org/officeDocument/2006/relationships/image" Target="media/image11.png"/><Relationship Id="rId40" Type="http://schemas.openxmlformats.org/officeDocument/2006/relationships/footer" Target="foot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image" Target="media/image9.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microsoft.com/office/2007/relationships/diagramDrawing" Target="diagrams/drawing1.xml"/><Relationship Id="rId33" Type="http://schemas.openxmlformats.org/officeDocument/2006/relationships/image" Target="media/image8.png"/><Relationship Id="rId38" Type="http://schemas.openxmlformats.org/officeDocument/2006/relationships/image" Target="media/image12.png"/><Relationship Id="rId20" Type="http://schemas.openxmlformats.org/officeDocument/2006/relationships/hyperlink" Target="http://www.dicoding.com" TargetMode="External"/><Relationship Id="rId41"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7A071E27-5A94-4FC0-80BA-BEF953696DE1}">
      <dgm:prSet phldrT="[Text]" custT="1"/>
      <dgm:spPr/>
      <dgm:t>
        <a:bodyPr/>
        <a:lstStyle/>
        <a:p>
          <a:r>
            <a:rPr lang="en-ID" sz="8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gm:t>
    </dgm:pt>
    <dgm:pt modelId="{8D9202D3-2F44-41B3-9CC7-9668CD33D0C5}" type="parTrans" cxnId="{83CCE9EB-42A2-4484-9B63-E0F1DFAAACB9}">
      <dgm:prSet/>
      <dgm:spPr/>
      <dgm:t>
        <a:bodyPr/>
        <a:lstStyle/>
        <a:p>
          <a:endParaRPr lang="en-ID"/>
        </a:p>
      </dgm:t>
    </dgm:pt>
    <dgm:pt modelId="{4339E9BB-6E1D-4763-A2E9-E17DE0CBF055}" type="sibTrans" cxnId="{83CCE9EB-42A2-4484-9B63-E0F1DFAAACB9}">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08EB3BCB-0896-4A89-AEB3-5965C720DC8C}">
      <dgm:prSet phldrT="[Text]" custT="1"/>
      <dgm:spPr/>
      <dgm:t>
        <a:bodyPr/>
        <a:lstStyle/>
        <a:p>
          <a:pPr algn="l"/>
          <a:r>
            <a:rPr lang="en-ID" sz="700"/>
            <a:t>proses memeriksa data secara mendetail untuk memahami struktur, kualitas, dan karakteristiknya sebelum analisis lebih lanjut.</a:t>
          </a:r>
        </a:p>
      </dgm:t>
    </dgm:pt>
    <dgm:pt modelId="{A5BD4712-076C-4CD5-9C11-F50642DC7515}" type="parTrans" cxnId="{6C2AC4B1-F0C2-4B6C-9069-D6279865F2AC}">
      <dgm:prSet/>
      <dgm:spPr/>
      <dgm:t>
        <a:bodyPr/>
        <a:lstStyle/>
        <a:p>
          <a:endParaRPr lang="en-ID"/>
        </a:p>
      </dgm:t>
    </dgm:pt>
    <dgm:pt modelId="{D468558C-4F9A-460B-9FDE-FBD6B09C0AED}" type="sibTrans" cxnId="{6C2AC4B1-F0C2-4B6C-9069-D6279865F2AC}">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00171522-62A9-4D9A-BF18-C8C404F53C60}">
      <dgm:prSet phldrT="[Text]" custT="1"/>
      <dgm:spPr/>
      <dgm:t>
        <a:bodyPr/>
        <a:lstStyle/>
        <a:p>
          <a:pPr algn="l"/>
          <a:r>
            <a:rPr lang="en-ID" sz="700"/>
            <a:t>proses menentukan variabel atau atribut penting dalam dataset yang akan digunakan sebagai input untuk analisis atau model prediktif.</a:t>
          </a:r>
        </a:p>
      </dgm:t>
    </dgm:pt>
    <dgm:pt modelId="{236E910E-AF25-4D10-8D30-A6E8DAF0A82A}" type="parTrans" cxnId="{6E8D3429-560F-4A6A-AD66-AC792525841B}">
      <dgm:prSet/>
      <dgm:spPr/>
      <dgm:t>
        <a:bodyPr/>
        <a:lstStyle/>
        <a:p>
          <a:endParaRPr lang="en-ID"/>
        </a:p>
      </dgm:t>
    </dgm:pt>
    <dgm:pt modelId="{8DBD9B97-341F-477E-BFD0-8C6209678B61}" type="sibTrans" cxnId="{6E8D3429-560F-4A6A-AD66-AC792525841B}">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5F3EDE67-6D1C-42E7-84BD-D413FE1D280E}">
      <dgm:prSet phldrT="[Text]" custT="1"/>
      <dgm:spPr/>
      <dgm:t>
        <a:bodyPr/>
        <a:lstStyle/>
        <a:p>
          <a:r>
            <a:rPr lang="en-ID" sz="700"/>
            <a:t>proses menambahkan informasi tambahan atau memperbaiki data yang ada untuk meningkatkan kualitas, nilai, atau kegunaan data tersebut dalam analisis.</a:t>
          </a:r>
        </a:p>
      </dgm:t>
    </dgm:pt>
    <dgm:pt modelId="{CF4CAA36-192F-4291-9F6F-A6DFAD784B8D}" type="parTrans" cxnId="{58347C5C-5BD9-4758-9CE1-3EA3DE32166F}">
      <dgm:prSet/>
      <dgm:spPr/>
      <dgm:t>
        <a:bodyPr/>
        <a:lstStyle/>
        <a:p>
          <a:endParaRPr lang="en-ID"/>
        </a:p>
      </dgm:t>
    </dgm:pt>
    <dgm:pt modelId="{97AC3696-AD1F-45CB-A9DC-85FA55CAF15C}" type="sibTrans" cxnId="{58347C5C-5BD9-4758-9CE1-3EA3DE32166F}">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B71C700C-79CC-44A7-8925-529D58E3190C}" type="presOf" srcId="{7A071E27-5A94-4FC0-80BA-BEF953696DE1}" destId="{5C39A43E-3026-43B6-A79B-8C9B09319FEF}" srcOrd="0" destOrd="0" presId="urn:microsoft.com/office/officeart/2008/layout/AlternatingHexagons"/>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6E8D3429-560F-4A6A-AD66-AC792525841B}" srcId="{3C8F5DF5-38FE-45DB-8AE1-FA1E1890A4AD}" destId="{00171522-62A9-4D9A-BF18-C8C404F53C60}" srcOrd="0" destOrd="0" parTransId="{236E910E-AF25-4D10-8D30-A6E8DAF0A82A}" sibTransId="{8DBD9B97-341F-477E-BFD0-8C6209678B61}"/>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58347C5C-5BD9-4758-9CE1-3EA3DE32166F}" srcId="{A0B9A962-8F53-457D-8E48-7813A7F5E798}" destId="{5F3EDE67-6D1C-42E7-84BD-D413FE1D280E}" srcOrd="0" destOrd="0" parTransId="{CF4CAA36-192F-4291-9F6F-A6DFAD784B8D}" sibTransId="{97AC3696-AD1F-45CB-A9DC-85FA55CAF15C}"/>
    <dgm:cxn modelId="{7581EA65-F8EC-4488-9755-8DE323C9A476}" type="presOf" srcId="{7E1DF76D-C544-4054-A487-8419B8F8E013}" destId="{A50C15DD-4F81-4278-B55C-B18A3AE5DBE8}" srcOrd="0" destOrd="0" presId="urn:microsoft.com/office/officeart/2008/layout/AlternatingHexagons"/>
    <dgm:cxn modelId="{58526B4B-C3C9-4394-ACA3-42C04C1F9529}" type="presOf" srcId="{5F3EDE67-6D1C-42E7-84BD-D413FE1D280E}" destId="{4AE74CBF-1457-4D7E-81DE-CBFE0B841219}"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C2AC4B1-F0C2-4B6C-9069-D6279865F2AC}" srcId="{037A90DE-F50E-4402-9AAC-B4195BC18C3D}" destId="{08EB3BCB-0896-4A89-AEB3-5965C720DC8C}" srcOrd="0" destOrd="0" parTransId="{A5BD4712-076C-4CD5-9C11-F50642DC7515}" sibTransId="{D468558C-4F9A-460B-9FDE-FBD6B09C0AED}"/>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C1AE96E0-FF8A-4722-847D-0E3092360666}" type="presOf" srcId="{00171522-62A9-4D9A-BF18-C8C404F53C60}" destId="{F3B8B532-BD39-4AD1-9A10-4563CFBDDC70}" srcOrd="0" destOrd="0" presId="urn:microsoft.com/office/officeart/2008/layout/AlternatingHexagons"/>
    <dgm:cxn modelId="{A02412EB-46E5-4E36-A97C-ED8AFB02F295}" srcId="{FB4666CC-918E-4D3D-8BC3-02C335D99C5A}" destId="{3C8F5DF5-38FE-45DB-8AE1-FA1E1890A4AD}" srcOrd="3" destOrd="0" parTransId="{DEA1864F-7D4F-4B60-BA71-46B01CF05858}" sibTransId="{3DA28F3D-D1AF-459E-8672-D9F6357B9C0E}"/>
    <dgm:cxn modelId="{001D68EB-4ACD-44DC-BCFB-F1E1CE0D12BA}" type="presOf" srcId="{08EB3BCB-0896-4A89-AEB3-5965C720DC8C}" destId="{7FA385DF-FDD7-4A41-91AA-6E7CCBA179B6}" srcOrd="0" destOrd="0" presId="urn:microsoft.com/office/officeart/2008/layout/AlternatingHexagons"/>
    <dgm:cxn modelId="{83CCE9EB-42A2-4484-9B63-E0F1DFAAACB9}" srcId="{7E1DF76D-C544-4054-A487-8419B8F8E013}" destId="{7A071E27-5A94-4FC0-80BA-BEF953696DE1}" srcOrd="0" destOrd="0" parTransId="{8D9202D3-2F44-41B3-9CC7-9668CD33D0C5}" sibTransId="{4339E9BB-6E1D-4763-A2E9-E17DE0CBF055}"/>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2254896" y="62626"/>
          <a:ext cx="955663" cy="831426"/>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Load Data</a:t>
          </a:r>
        </a:p>
      </dsp:txBody>
      <dsp:txXfrm rot="-5400000">
        <a:off x="2446578" y="149432"/>
        <a:ext cx="572298" cy="657815"/>
      </dsp:txXfrm>
    </dsp:sp>
    <dsp:sp modelId="{5C39A43E-3026-43B6-A79B-8C9B09319FEF}">
      <dsp:nvSpPr>
        <dsp:cNvPr id="0" name=""/>
        <dsp:cNvSpPr/>
      </dsp:nvSpPr>
      <dsp:spPr>
        <a:xfrm>
          <a:off x="3173671" y="191641"/>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sp:txBody>
      <dsp:txXfrm>
        <a:off x="3173671" y="191641"/>
        <a:ext cx="1066520" cy="573397"/>
      </dsp:txXfrm>
    </dsp:sp>
    <dsp:sp modelId="{4B7DD2B0-789A-4C02-9B71-E496FCB1164D}">
      <dsp:nvSpPr>
        <dsp:cNvPr id="0" name=""/>
        <dsp:cNvSpPr/>
      </dsp:nvSpPr>
      <dsp:spPr>
        <a:xfrm rot="5400000">
          <a:off x="1356955" y="62626"/>
          <a:ext cx="955663" cy="831426"/>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49432"/>
        <a:ext cx="572298" cy="657815"/>
      </dsp:txXfrm>
    </dsp:sp>
    <dsp:sp modelId="{84143E26-7764-4B76-B263-504CC27EA892}">
      <dsp:nvSpPr>
        <dsp:cNvPr id="0" name=""/>
        <dsp:cNvSpPr/>
      </dsp:nvSpPr>
      <dsp:spPr>
        <a:xfrm rot="5400000">
          <a:off x="1804205" y="873793"/>
          <a:ext cx="955663" cy="831426"/>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nspect Data</a:t>
          </a:r>
        </a:p>
      </dsp:txBody>
      <dsp:txXfrm rot="-5400000">
        <a:off x="1995887" y="960599"/>
        <a:ext cx="572298" cy="657815"/>
      </dsp:txXfrm>
    </dsp:sp>
    <dsp:sp modelId="{7FA385DF-FDD7-4A41-91AA-6E7CCBA179B6}">
      <dsp:nvSpPr>
        <dsp:cNvPr id="0" name=""/>
        <dsp:cNvSpPr/>
      </dsp:nvSpPr>
      <dsp:spPr>
        <a:xfrm>
          <a:off x="799803" y="1002808"/>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meriksa data secara mendetail untuk memahami struktur, kualitas, dan karakteristiknya sebelum analisis lebih lanjut.</a:t>
          </a:r>
        </a:p>
      </dsp:txBody>
      <dsp:txXfrm>
        <a:off x="799803" y="1002808"/>
        <a:ext cx="1032116" cy="573397"/>
      </dsp:txXfrm>
    </dsp:sp>
    <dsp:sp modelId="{645DE3A1-1C93-4E47-9EAA-5FBB3B131176}">
      <dsp:nvSpPr>
        <dsp:cNvPr id="0" name=""/>
        <dsp:cNvSpPr/>
      </dsp:nvSpPr>
      <dsp:spPr>
        <a:xfrm rot="5400000">
          <a:off x="2702146" y="873793"/>
          <a:ext cx="955663" cy="831426"/>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960599"/>
        <a:ext cx="572298" cy="657815"/>
      </dsp:txXfrm>
    </dsp:sp>
    <dsp:sp modelId="{19EC03A7-1EB7-4598-AD6B-F641CD28E373}">
      <dsp:nvSpPr>
        <dsp:cNvPr id="0" name=""/>
        <dsp:cNvSpPr/>
      </dsp:nvSpPr>
      <dsp:spPr>
        <a:xfrm rot="5400000">
          <a:off x="2254896" y="1684960"/>
          <a:ext cx="955663" cy="831426"/>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Enrich Data</a:t>
          </a:r>
        </a:p>
      </dsp:txBody>
      <dsp:txXfrm rot="-5400000">
        <a:off x="2446578" y="1771766"/>
        <a:ext cx="572298" cy="657815"/>
      </dsp:txXfrm>
    </dsp:sp>
    <dsp:sp modelId="{4AE74CBF-1457-4D7E-81DE-CBFE0B841219}">
      <dsp:nvSpPr>
        <dsp:cNvPr id="0" name=""/>
        <dsp:cNvSpPr/>
      </dsp:nvSpPr>
      <dsp:spPr>
        <a:xfrm>
          <a:off x="3262490" y="1822048"/>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ambahkan informasi tambahan atau memperbaiki data yang ada untuk meningkatkan kualitas, nilai, atau kegunaan data tersebut dalam analisis.</a:t>
          </a:r>
        </a:p>
      </dsp:txBody>
      <dsp:txXfrm>
        <a:off x="3262490" y="1822048"/>
        <a:ext cx="1066520" cy="573397"/>
      </dsp:txXfrm>
    </dsp:sp>
    <dsp:sp modelId="{C36A7BA3-AAA5-4ADD-8A19-26925DB6AE98}">
      <dsp:nvSpPr>
        <dsp:cNvPr id="0" name=""/>
        <dsp:cNvSpPr/>
      </dsp:nvSpPr>
      <dsp:spPr>
        <a:xfrm rot="5400000">
          <a:off x="1356955" y="1684960"/>
          <a:ext cx="955663" cy="831426"/>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771766"/>
        <a:ext cx="572298" cy="657815"/>
      </dsp:txXfrm>
    </dsp:sp>
    <dsp:sp modelId="{A5F331A2-7CD0-4629-9545-F39AD7E45B6F}">
      <dsp:nvSpPr>
        <dsp:cNvPr id="0" name=""/>
        <dsp:cNvSpPr/>
      </dsp:nvSpPr>
      <dsp:spPr>
        <a:xfrm rot="5400000">
          <a:off x="1804205" y="2496127"/>
          <a:ext cx="955663" cy="831426"/>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dentify Feature</a:t>
          </a:r>
        </a:p>
      </dsp:txBody>
      <dsp:txXfrm rot="-5400000">
        <a:off x="1995887" y="2582933"/>
        <a:ext cx="572298" cy="657815"/>
      </dsp:txXfrm>
    </dsp:sp>
    <dsp:sp modelId="{F3B8B532-BD39-4AD1-9A10-4563CFBDDC70}">
      <dsp:nvSpPr>
        <dsp:cNvPr id="0" name=""/>
        <dsp:cNvSpPr/>
      </dsp:nvSpPr>
      <dsp:spPr>
        <a:xfrm>
          <a:off x="799803" y="2625141"/>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entukan variabel atau atribut penting dalam dataset yang akan digunakan sebagai input untuk analisis atau model prediktif.</a:t>
          </a:r>
        </a:p>
      </dsp:txBody>
      <dsp:txXfrm>
        <a:off x="799803" y="2625141"/>
        <a:ext cx="1032116" cy="573397"/>
      </dsp:txXfrm>
    </dsp:sp>
    <dsp:sp modelId="{8F863A8E-FF0D-4FE2-BB32-8498BEB075CA}">
      <dsp:nvSpPr>
        <dsp:cNvPr id="0" name=""/>
        <dsp:cNvSpPr/>
      </dsp:nvSpPr>
      <dsp:spPr>
        <a:xfrm rot="5400000">
          <a:off x="2702146" y="2496635"/>
          <a:ext cx="955663" cy="831426"/>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2583441"/>
        <a:ext cx="572298" cy="65781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F27E0"/>
    <w:rsid w:val="001F0D40"/>
    <w:rsid w:val="002069E2"/>
    <w:rsid w:val="00250AA2"/>
    <w:rsid w:val="002A028A"/>
    <w:rsid w:val="003075F1"/>
    <w:rsid w:val="00353686"/>
    <w:rsid w:val="00466980"/>
    <w:rsid w:val="004B7C20"/>
    <w:rsid w:val="004C6E05"/>
    <w:rsid w:val="0058041E"/>
    <w:rsid w:val="00586C87"/>
    <w:rsid w:val="005E348E"/>
    <w:rsid w:val="006828B5"/>
    <w:rsid w:val="006966B8"/>
    <w:rsid w:val="006A049C"/>
    <w:rsid w:val="006E05CB"/>
    <w:rsid w:val="007368D6"/>
    <w:rsid w:val="00736F6B"/>
    <w:rsid w:val="00765A5F"/>
    <w:rsid w:val="008518BB"/>
    <w:rsid w:val="008659B5"/>
    <w:rsid w:val="00892948"/>
    <w:rsid w:val="008D29F7"/>
    <w:rsid w:val="008E410C"/>
    <w:rsid w:val="008F2110"/>
    <w:rsid w:val="009358D4"/>
    <w:rsid w:val="00A5631B"/>
    <w:rsid w:val="00A61868"/>
    <w:rsid w:val="00A822AC"/>
    <w:rsid w:val="00A90383"/>
    <w:rsid w:val="00AF2358"/>
    <w:rsid w:val="00B74A18"/>
    <w:rsid w:val="00BD5860"/>
    <w:rsid w:val="00BD7B29"/>
    <w:rsid w:val="00C657AA"/>
    <w:rsid w:val="00C75822"/>
    <w:rsid w:val="00C80ACF"/>
    <w:rsid w:val="00C826EE"/>
    <w:rsid w:val="00D360C1"/>
    <w:rsid w:val="00DB6AFA"/>
    <w:rsid w:val="00E119C0"/>
    <w:rsid w:val="00E16680"/>
    <w:rsid w:val="00E66D78"/>
    <w:rsid w:val="00EA1A9C"/>
    <w:rsid w:val="00EC4F31"/>
    <w:rsid w:val="00EE092B"/>
    <w:rsid w:val="00F253E2"/>
    <w:rsid w:val="00F30124"/>
    <w:rsid w:val="00F51C44"/>
    <w:rsid w:val="00F746F3"/>
    <w:rsid w:val="00FC43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358"/>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52702C-C81B-444A-8366-E869980AA5B8}">
  <we:reference id="wa104382081" version="1.55.1.0" store="en-US" storeType="OMEX"/>
  <we:alternateReferences>
    <we:reference id="wa104382081" version="1.55.1.0" store="en-US" storeType="OMEX"/>
  </we:alternateReferences>
  <we:properties>
    <we:property name="MENDELEY_CITATIONS" value="[{&quot;citationID&quot;:&quot;MENDELEY_CITATION_fc392b8f-6f4d-43fc-9706-cd22d08e8dbf&quot;,&quot;properties&quot;:{&quot;noteIndex&quot;:0},&quot;isEdited&quot;:false,&quot;manualOverride&quot;:{&quot;citeprocText&quot;:&quot;(Naveed et al., 2023)&quot;,&quot;isManuallyOverridden&quot;:false,&quot;manualOverrideText&quot;:&quot;&quot;},&quot;citationItems&quot;:[{&quot;id&quot;:&quot;b64d012e-9b40-5fbf-b66b-f70a96bca5aa&quot;,&quot;itemData&quot;:{&quot;DOI&quot;:&quot;10.4018/JCIT.316665&quot;,&quot;ISSN&quot;:&quot;15487725&quot;,&quot;abstract&quot;:&quo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quot;,&quot;author&quot;:[{&quot;dropping-particle&quot;:&quot;&quot;,&quot;family&quot;:&quot;Naveed&quot;,&quot;given&quot;:&quot;Nasir&quot;,&quot;non-dropping-particle&quot;:&quot;&quot;,&quot;parse-names&quot;:false,&quot;suffix&quot;:&quot;&quot;},{&quot;dropping-particle&quot;:&quot;&quot;,&quot;family&quot;:&quot;Munawar&quot;,&quot;given&quot;:&quot;Saima&quot;,&quot;non-dropping-particle&quot;:&quot;&quot;,&quot;parse-names&quot;:false,&quot;suffix&quot;:&quot;&quot;},{&quot;dropping-particle&quot;:&quot;&quot;,&quot;family&quot;:&quot;Usman&quot;,&quot;given&quot;:&quot;Atif&quot;,&quot;non-dropping-particle&quot;:&quot;&quot;,&quot;parse-names&quot;:false,&quot;suffix&quot;:&quot;&quot;}],&quot;container-title&quot;:&quot;Journal of Cases on Information Technology&quot;,&quot;id&quot;:&quot;b64d012e-9b40-5fbf-b66b-f70a96bca5aa&quot;,&quot;issue&quot;:&quot;1&quot;,&quot;issued&quot;:{&quot;date-parts&quot;:[[&quot;2023&quot;]]},&quot;page&quot;:&quot;1-21&quot;,&quot;title&quot;:&quot;Intelligent Anti-Money Laundering Fraud Control Using Graph-Based Machine Learning Model for the Financial Domain&quot;,&quot;type&quot;:&quot;article-journal&quot;,&quot;volume&quot;:&quot;25&quot;,&quot;container-title-short&quot;:&quot;&quot;},&quot;uris&quot;:[&quot;http://www.mendeley.com/documents/?uuid=54da1032-e573-46ac-9c3e-de562f7cb7b3&quot;],&quot;isTemporary&quot;:false,&quot;legacyDesktopId&quot;:&quot;54da1032-e573-46ac-9c3e-de562f7cb7b3&quot;}],&quot;citationTag&quot;:&quot;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quot;},{&quot;citationID&quot;:&quot;MENDELEY_CITATION_60fbebaf-f66a-4f39-b73c-b4f8f2c187b5&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48241b6-d592-4bb4-a5dd-5ffa9fec8385&quot;,&quot;properties&quot;:{&quot;noteIndex&quot;:0},&quot;isEdited&quot;:false,&quot;manualOverride&quot;:{&quot;citeprocText&quot;:&quot;(Isolauri &amp;#38; Ameer, 2023)&quot;,&quot;isManuallyOverridden&quot;:false,&quot;manualOverrideText&quot;:&quot;&quot;},&quot;citationItems&quot;:[{&quot;id&quot;:&quot;f2a47fa1-26ee-5349-9d61-fc7aa4b396b4&quot;,&quot;itemData&quot;:{&quot;DOI&quot;:&quot;10.1108/cpoib-10-2021-0088&quot;,&quot;ISSN&quot;:&quot;17422043&quot;,&quot;abstract&quot;:&quot;Purpose: Money laundering continues to emerge as a transnational phenomenon that has harmful consequences for the global economy and society. Despite the theoretical and practical magnitude of money laundering, international business (IB) research on the topic is scarce and scattered across multiple disciplines. Accordingly, this study aims to advance an integrated understanding of money laundering from the IB perspective. Design/methodology/approach: The authors conduct a systematic review of relevant literature and qualitatively analyze the content of 57 studies published on the topic during the past two decades. Findings: The authors identify five streams (5Cs) of research on money laundering in the IB context: the concept, characteristics, causes, consequences and controls. The analysis further indicates six theoretical approaches used in the past research. Notably, normative standards and business and economics theories are dominant in the extant research. Research limitations/implications: The authors review the literature on an under-researched but practically significant phenomenon and found potential for advancing its theoretical foundations. Hence, the authors propose a 5Cs framework and a future agenda for research and practice by introducing 21 future research questions and two plausible theories to help study the phenomenon more effectively in the future. Practical implications: In practical terms, the study extends the understanding of the money laundering phenomenon and subsequently helps mitigating the problem of money laundering in the IB environment, along with its harmful economic and societal impacts. Originality/value: The authors offer an integrative view on money laundering in the IB context. Additionally, the authors emphasize wider discussions on money laundering as a form of mega-corruption.&quot;,&quot;author&quot;:[{&quot;dropping-particle&quot;:&quot;&quot;,&quot;family&quot;:&quot;Isolauri&quot;,&quot;given&quot;:&quot;Emilia A.&quot;,&quot;non-dropping-particle&quot;:&quot;&quot;,&quot;parse-names&quot;:false,&quot;suffix&quot;:&quot;&quot;},{&quot;dropping-particle&quot;:&quot;&quot;,&quot;family&quot;:&quot;Ameer&quot;,&quot;given&quot;:&quot;Irfan&quot;,&quot;non-dropping-particle&quot;:&quot;&quot;,&quot;parse-names&quot;:false,&quot;suffix&quot;:&quot;&quot;}],&quot;container-title&quot;:&quot;Critical Perspectives on International Business&quot;,&quot;id&quot;:&quot;f2a47fa1-26ee-5349-9d61-fc7aa4b396b4&quot;,&quot;issue&quot;:&quot;3&quot;,&quot;issued&quot;:{&quot;date-parts&quot;:[[&quot;2023&quot;]]},&quot;page&quot;:&quot;426-468&quot;,&quot;title&quot;:&quot;Money laundering as a transnational business phenomenon: a systematic review and future agenda&quot;,&quot;type&quot;:&quot;article-journal&quot;,&quot;volume&quot;:&quot;19&quot;,&quot;container-title-short&quot;:&quot;&quot;},&quot;uris&quot;:[&quot;http://www.mendeley.com/documents/?uuid=95193543-9f83-4b6f-a094-ffde710669b5&quot;],&quot;isTemporary&quot;:false,&quot;legacyDesktopId&quot;:&quot;95193543-9f83-4b6f-a094-ffde710669b5&quot;}],&quot;citationTag&quot;:&quot;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quot;},{&quot;citationID&quot;:&quot;MENDELEY_CITATION_c50ae6b7-7c35-42c9-8fbd-ecfce03ce029&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2527782-158d-425b-9d2c-d4c6e6056f59&quot;,&quot;citationItems&quot;:[{&quot;id&quot;:&quot;d2769bdf-16af-537f-ab8e-37b174fde5ac&quot;,&quot;itemData&quot;:{&quot;DOI&quot;:&quot;10.1007/978-3-030-22868-2_51&quot;,&quot;ISBN&quot;:&quot;9783030228675&quot;,&quot;ISSN&quot;:&quot;21945365&quot;,&quot;abstract&quot;:&quo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quot;,&quot;author&quot;:[{&quot;dropping-particle&quot;:&quot;&quot;,&quot;family&quot;:&quot;Lopez-Rojas&quot;,&quot;given&quot;:&quot;Edgar A.&quot;,&quot;non-dropping-particle&quot;:&quot;&quot;,&quot;parse-names&quot;:false,&quot;suffix&quot;:&quot;&quot;},{&quot;dropping-particle&quot;:&quot;&quot;,&quot;family&quot;:&quot;Barneaud&quot;,&quot;given&quot;:&quot;Camille&quot;,&quot;non-dropping-particle&quot;:&quot;&quot;,&quot;parse-names&quot;:false,&quot;suffix&quot;:&quot;&quot;}],&quot;container-title&quot;:&quot;Advances in Intelligent Systems and Computing&quot;,&quot;id&quot;:&quot;d2769bdf-16af-537f-ab8e-37b174fde5ac&quot;,&quot;issued&quot;:{&quot;date-parts&quot;:[[&quot;2019&quot;]]},&quot;page&quot;:&quot;727-736&quot;,&quot;title&quot;:&quot;Advantages of the PaySim Simulator for Improving Financial Fraud Controls&quot;,&quot;type&quot;:&quot;article-journal&quot;,&quot;volume&quot;:&quot;998&quot;},&quot;uris&quot;:[&quot;http://www.mendeley.com/documents/?uuid=fb635fa7-f4ed-449b-8326-453b3b0baf3f&quot;],&quot;isTemporary&quot;:false,&quot;legacyDesktopId&quot;:&quot;fb635fa7-f4ed-449b-8326-453b3b0baf3f&quot;}],&quot;properties&quot;:{&quot;noteIndex&quot;:0},&quot;isEdited&quot;:false,&quot;manualOverride&quot;:{&quot;citeprocText&quot;:&quot;(Lopez-Rojas &amp;#38; Barneaud, 2019)&quot;,&quot;isManuallyOverridden&quot;:false,&quot;manualOverrideText&quot;:&quot;&quot;},&quot;citationTag&quot;:&quot;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quot;},{&quot;citationID&quot;:&quot;MENDELEY_CITATION_d0530419-74a0-4232-a61b-6e6a322b7e72&quot;,&quot;properties&quot;:{&quot;noteIndex&quot;:0},&quot;isEdited&quot;:false,&quot;manualOverride&quot;:{&quot;citeprocText&quot;:&quot;(Alwadain et al., 2023)&quot;,&quot;isManuallyOverridden&quot;:false,&quot;manualOverrideText&quot;:&quot;&quot;},&quot;citationItems&quot;:[{&quot;id&quot;:&quot;e3a14a4e-fcb9-5d94-b127-f180343aaee0&quot;,&quot;itemData&quot;:{&quot;DOI&quot;:&quot;10.3390/math11051184&quot;,&quot;ISSN&quot;:&quot;22277390&quot;,&quot;abstract&quot;:&quo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quot;,&quot;author&quot;:[{&quot;dropping-particle&quot;:&quot;&quot;,&quot;family&quot;:&quot;Alwadain&quot;,&quot;given&quot;:&quot;Ayed&quot;,&quot;non-dropping-particle&quot;:&quot;&quot;,&quot;parse-names&quot;:false,&quot;suffix&quot;:&quot;&quot;},{&quot;dropping-particle&quot;:&quot;&quot;,&quot;family&quot;:&quot;Ali&quot;,&quot;given&quot;:&quot;Rao Faizan&quot;,&quot;non-dropping-particle&quot;:&quot;&quot;,&quot;parse-names&quot;:false,&quot;suffix&quot;:&quot;&quot;},{&quot;dropping-particle&quot;:&quot;&quot;,&quot;family&quot;:&quot;Muneer&quot;,&quot;given&quot;:&quot;Amgad&quot;,&quot;non-dropping-particle&quot;:&quot;&quot;,&quot;parse-names&quot;:false,&quot;suffix&quot;:&quot;&quot;}],&quot;container-title&quot;:&quot;Mathematics&quot;,&quot;id&quot;:&quot;e3a14a4e-fcb9-5d94-b127-f180343aaee0&quot;,&quot;issue&quot;:&quot;5&quot;,&quot;issued&quot;:{&quot;date-parts&quot;:[[&quot;2023&quot;]]},&quot;title&quot;:&quot;Estimating Financial Fraud through Transaction-Level Features and Machine Learning&quot;,&quot;type&quot;:&quot;article-journal&quot;,&quot;volume&quot;:&quot;11&quot;,&quot;container-title-short&quot;:&quot;&quot;},&quot;uris&quot;:[&quot;http://www.mendeley.com/documents/?uuid=6a1a0f5b-1c67-4567-a7bb-4dc2b530e534&quot;],&quot;isTemporary&quot;:false,&quot;legacyDesktopId&quot;:&quot;6a1a0f5b-1c67-4567-a7bb-4dc2b530e534&quot;}],&quot;citationTag&quot;:&quot;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quot;},{&quot;citationID&quot;:&quot;MENDELEY_CITATION_be490b94-b9c2-42ca-8d92-643dfab7ce51&quot;,&quot;properties&quot;:{&quot;noteIndex&quot;:0},&quot;isEdited&quot;:false,&quot;manualOverride&quot;:{&quot;citeprocText&quot;:&quot;(Lokanan, 2023)&quot;,&quot;isManuallyOverridden&quot;:false,&quot;manualOverrideText&quot;:&quot;&quot;},&quot;citationItems&quot;:[{&quot;id&quot;:&quot;891bc05b-f513-5d8d-9a9a-96c69052d6d0&quot;,&quot;itemData&quot;:{&quot;DOI&quot;:&quot;10.1002/ail2.85&quot;,&quot;ISSN&quot;:&quot;26895595&quot;,&quot;abstract&quot;:&quo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quot;,&quot;author&quot;:[{&quot;dropping-particle&quot;:&quot;&quot;,&quot;family&quot;:&quot;Lokanan&quot;,&quot;given&quot;:&quot;Mark E.&quot;,&quot;non-dropping-particle&quot;:&quot;&quot;,&quot;parse-names&quot;:false,&quot;suffix&quot;:&quot;&quot;}],&quot;container-title&quot;:&quot;Applied AI Letters&quot;,&quot;id&quot;:&quot;891bc05b-f513-5d8d-9a9a-96c69052d6d0&quot;,&quot;issue&quot;:&quot;2&quot;,&quot;issued&quot;:{&quot;date-parts&quot;:[[&quot;2023&quot;]]},&quot;page&quot;:&quot;1-16&quot;,&quot;title&quot;:&quot;Predicting mobile money transaction fraud using machine learning algorithms&quot;,&quot;type&quot;:&quot;article-journal&quot;,&quot;volume&quot;:&quot;4&quot;,&quot;container-title-short&quot;:&quot;&quot;},&quot;uris&quot;:[&quot;http://www.mendeley.com/documents/?uuid=f50da3c1-f76a-41d2-ac9c-456672d555f2&quot;],&quot;isTemporary&quot;:false,&quot;legacyDesktopId&quot;:&quot;f50da3c1-f76a-41d2-ac9c-456672d555f2&quot;}],&quot;citationTag&quot;:&quot;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4</TotalTime>
  <Pages>67</Pages>
  <Words>31942</Words>
  <Characters>182073</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burv</cp:lastModifiedBy>
  <cp:revision>54</cp:revision>
  <dcterms:created xsi:type="dcterms:W3CDTF">2015-12-03T04:06:00Z</dcterms:created>
  <dcterms:modified xsi:type="dcterms:W3CDTF">2024-11-18T09:00: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